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Zu Erlangung des Grades Bachelor of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DevOps </w:t>
      </w:r>
      <w:r w:rsidR="00D062C6">
        <w:rPr>
          <w:rFonts w:ascii="Arial" w:hAnsi="Arial" w:cs="Arial"/>
          <w:color w:val="auto"/>
        </w:rPr>
        <w:t xml:space="preserve">Projekt-Konfigurator Werkzeuges </w:t>
      </w:r>
      <w:r w:rsidRPr="000946AB">
        <w:rPr>
          <w:rFonts w:ascii="Arial" w:hAnsi="Arial" w:cs="Arial"/>
          <w:color w:val="auto"/>
        </w:rPr>
        <w:t>für Projektinitialisierung /– aktualisierung</w:t>
      </w:r>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Herr Prof. Dr. Eisenbiegler</w:t>
            </w:r>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r w:rsidRPr="000946AB">
              <w:rPr>
                <w:rFonts w:cs="Arial"/>
              </w:rPr>
              <w:t>Haselstiegstr.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92282899"/>
      <w:r w:rsidRPr="00E8651C">
        <w:lastRenderedPageBreak/>
        <w:t>Eidesstattliche Erklärung</w:t>
      </w:r>
      <w:bookmarkEnd w:id="0"/>
      <w:bookmarkEnd w:id="1"/>
      <w:bookmarkEnd w:id="2"/>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92282900"/>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Pr="0092649A" w:rsidRDefault="000946AB">
          <w:pPr>
            <w:pStyle w:val="Inhaltsverzeichnisberschrift"/>
            <w:rPr>
              <w:rFonts w:ascii="Arial" w:hAnsi="Arial" w:cs="Arial"/>
              <w:color w:val="auto"/>
            </w:rPr>
          </w:pPr>
          <w:r w:rsidRPr="0092649A">
            <w:rPr>
              <w:rFonts w:ascii="Arial" w:hAnsi="Arial" w:cs="Arial"/>
              <w:color w:val="auto"/>
            </w:rPr>
            <w:t>Inhaltsverzeichnis</w:t>
          </w:r>
        </w:p>
        <w:p w14:paraId="4B46B7CC" w14:textId="2037FABD" w:rsidR="00C657F0"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2282899" w:history="1">
            <w:r w:rsidR="00C657F0" w:rsidRPr="0062570F">
              <w:rPr>
                <w:rStyle w:val="Hyperlink"/>
                <w:noProof/>
              </w:rPr>
              <w:t>Eidesstattliche Erklärung</w:t>
            </w:r>
            <w:r w:rsidR="00C657F0">
              <w:rPr>
                <w:noProof/>
                <w:webHidden/>
              </w:rPr>
              <w:tab/>
            </w:r>
            <w:r w:rsidR="00C657F0">
              <w:rPr>
                <w:noProof/>
                <w:webHidden/>
              </w:rPr>
              <w:fldChar w:fldCharType="begin"/>
            </w:r>
            <w:r w:rsidR="00C657F0">
              <w:rPr>
                <w:noProof/>
                <w:webHidden/>
              </w:rPr>
              <w:instrText xml:space="preserve"> PAGEREF _Toc92282899 \h </w:instrText>
            </w:r>
            <w:r w:rsidR="00C657F0">
              <w:rPr>
                <w:noProof/>
                <w:webHidden/>
              </w:rPr>
            </w:r>
            <w:r w:rsidR="00C657F0">
              <w:rPr>
                <w:noProof/>
                <w:webHidden/>
              </w:rPr>
              <w:fldChar w:fldCharType="separate"/>
            </w:r>
            <w:r w:rsidR="00C657F0">
              <w:rPr>
                <w:noProof/>
                <w:webHidden/>
              </w:rPr>
              <w:t>2</w:t>
            </w:r>
            <w:r w:rsidR="00C657F0">
              <w:rPr>
                <w:noProof/>
                <w:webHidden/>
              </w:rPr>
              <w:fldChar w:fldCharType="end"/>
            </w:r>
          </w:hyperlink>
        </w:p>
        <w:p w14:paraId="7305F110" w14:textId="52C68305" w:rsidR="00C657F0" w:rsidRDefault="00863611">
          <w:pPr>
            <w:pStyle w:val="Verzeichnis1"/>
            <w:tabs>
              <w:tab w:val="right" w:leader="dot" w:pos="9062"/>
            </w:tabs>
            <w:rPr>
              <w:rFonts w:asciiTheme="minorHAnsi" w:eastAsiaTheme="minorEastAsia" w:hAnsiTheme="minorHAnsi"/>
              <w:noProof/>
              <w:sz w:val="22"/>
              <w:lang w:eastAsia="de-DE"/>
            </w:rPr>
          </w:pPr>
          <w:hyperlink w:anchor="_Toc92282900" w:history="1">
            <w:r w:rsidR="00C657F0" w:rsidRPr="0062570F">
              <w:rPr>
                <w:rStyle w:val="Hyperlink"/>
                <w:rFonts w:cs="Arial"/>
                <w:noProof/>
              </w:rPr>
              <w:t>Abstract</w:t>
            </w:r>
            <w:r w:rsidR="00C657F0">
              <w:rPr>
                <w:noProof/>
                <w:webHidden/>
              </w:rPr>
              <w:tab/>
            </w:r>
            <w:r w:rsidR="00C657F0">
              <w:rPr>
                <w:noProof/>
                <w:webHidden/>
              </w:rPr>
              <w:fldChar w:fldCharType="begin"/>
            </w:r>
            <w:r w:rsidR="00C657F0">
              <w:rPr>
                <w:noProof/>
                <w:webHidden/>
              </w:rPr>
              <w:instrText xml:space="preserve"> PAGEREF _Toc92282900 \h </w:instrText>
            </w:r>
            <w:r w:rsidR="00C657F0">
              <w:rPr>
                <w:noProof/>
                <w:webHidden/>
              </w:rPr>
            </w:r>
            <w:r w:rsidR="00C657F0">
              <w:rPr>
                <w:noProof/>
                <w:webHidden/>
              </w:rPr>
              <w:fldChar w:fldCharType="separate"/>
            </w:r>
            <w:r w:rsidR="00C657F0">
              <w:rPr>
                <w:noProof/>
                <w:webHidden/>
              </w:rPr>
              <w:t>3</w:t>
            </w:r>
            <w:r w:rsidR="00C657F0">
              <w:rPr>
                <w:noProof/>
                <w:webHidden/>
              </w:rPr>
              <w:fldChar w:fldCharType="end"/>
            </w:r>
          </w:hyperlink>
        </w:p>
        <w:p w14:paraId="45FDD87D" w14:textId="2FD76BC0" w:rsidR="00C657F0" w:rsidRDefault="00863611">
          <w:pPr>
            <w:pStyle w:val="Verzeichnis1"/>
            <w:tabs>
              <w:tab w:val="right" w:leader="dot" w:pos="9062"/>
            </w:tabs>
            <w:rPr>
              <w:rFonts w:asciiTheme="minorHAnsi" w:eastAsiaTheme="minorEastAsia" w:hAnsiTheme="minorHAnsi"/>
              <w:noProof/>
              <w:sz w:val="22"/>
              <w:lang w:eastAsia="de-DE"/>
            </w:rPr>
          </w:pPr>
          <w:hyperlink w:anchor="_Toc92282901" w:history="1">
            <w:r w:rsidR="00C657F0" w:rsidRPr="0062570F">
              <w:rPr>
                <w:rStyle w:val="Hyperlink"/>
                <w:noProof/>
              </w:rPr>
              <w:t>Abbildungsverzeichnis</w:t>
            </w:r>
            <w:r w:rsidR="00C657F0">
              <w:rPr>
                <w:noProof/>
                <w:webHidden/>
              </w:rPr>
              <w:tab/>
            </w:r>
            <w:r w:rsidR="00C657F0">
              <w:rPr>
                <w:noProof/>
                <w:webHidden/>
              </w:rPr>
              <w:fldChar w:fldCharType="begin"/>
            </w:r>
            <w:r w:rsidR="00C657F0">
              <w:rPr>
                <w:noProof/>
                <w:webHidden/>
              </w:rPr>
              <w:instrText xml:space="preserve"> PAGEREF _Toc92282901 \h </w:instrText>
            </w:r>
            <w:r w:rsidR="00C657F0">
              <w:rPr>
                <w:noProof/>
                <w:webHidden/>
              </w:rPr>
            </w:r>
            <w:r w:rsidR="00C657F0">
              <w:rPr>
                <w:noProof/>
                <w:webHidden/>
              </w:rPr>
              <w:fldChar w:fldCharType="separate"/>
            </w:r>
            <w:r w:rsidR="00C657F0">
              <w:rPr>
                <w:noProof/>
                <w:webHidden/>
              </w:rPr>
              <w:t>6</w:t>
            </w:r>
            <w:r w:rsidR="00C657F0">
              <w:rPr>
                <w:noProof/>
                <w:webHidden/>
              </w:rPr>
              <w:fldChar w:fldCharType="end"/>
            </w:r>
          </w:hyperlink>
        </w:p>
        <w:p w14:paraId="36671FFB" w14:textId="153C3814" w:rsidR="00C657F0" w:rsidRDefault="00863611">
          <w:pPr>
            <w:pStyle w:val="Verzeichnis1"/>
            <w:tabs>
              <w:tab w:val="right" w:leader="dot" w:pos="9062"/>
            </w:tabs>
            <w:rPr>
              <w:rFonts w:asciiTheme="minorHAnsi" w:eastAsiaTheme="minorEastAsia" w:hAnsiTheme="minorHAnsi"/>
              <w:noProof/>
              <w:sz w:val="22"/>
              <w:lang w:eastAsia="de-DE"/>
            </w:rPr>
          </w:pPr>
          <w:hyperlink w:anchor="_Toc92282902" w:history="1">
            <w:r w:rsidR="00C657F0" w:rsidRPr="0062570F">
              <w:rPr>
                <w:rStyle w:val="Hyperlink"/>
                <w:noProof/>
              </w:rPr>
              <w:t>Tabellenverzeichnis</w:t>
            </w:r>
            <w:r w:rsidR="00C657F0">
              <w:rPr>
                <w:noProof/>
                <w:webHidden/>
              </w:rPr>
              <w:tab/>
            </w:r>
            <w:r w:rsidR="00C657F0">
              <w:rPr>
                <w:noProof/>
                <w:webHidden/>
              </w:rPr>
              <w:fldChar w:fldCharType="begin"/>
            </w:r>
            <w:r w:rsidR="00C657F0">
              <w:rPr>
                <w:noProof/>
                <w:webHidden/>
              </w:rPr>
              <w:instrText xml:space="preserve"> PAGEREF _Toc92282902 \h </w:instrText>
            </w:r>
            <w:r w:rsidR="00C657F0">
              <w:rPr>
                <w:noProof/>
                <w:webHidden/>
              </w:rPr>
            </w:r>
            <w:r w:rsidR="00C657F0">
              <w:rPr>
                <w:noProof/>
                <w:webHidden/>
              </w:rPr>
              <w:fldChar w:fldCharType="separate"/>
            </w:r>
            <w:r w:rsidR="00C657F0">
              <w:rPr>
                <w:noProof/>
                <w:webHidden/>
              </w:rPr>
              <w:t>7</w:t>
            </w:r>
            <w:r w:rsidR="00C657F0">
              <w:rPr>
                <w:noProof/>
                <w:webHidden/>
              </w:rPr>
              <w:fldChar w:fldCharType="end"/>
            </w:r>
          </w:hyperlink>
        </w:p>
        <w:p w14:paraId="2D42C198" w14:textId="2AA2FF37" w:rsidR="00C657F0" w:rsidRDefault="00863611">
          <w:pPr>
            <w:pStyle w:val="Verzeichnis1"/>
            <w:tabs>
              <w:tab w:val="right" w:leader="dot" w:pos="9062"/>
            </w:tabs>
            <w:rPr>
              <w:rFonts w:asciiTheme="minorHAnsi" w:eastAsiaTheme="minorEastAsia" w:hAnsiTheme="minorHAnsi"/>
              <w:noProof/>
              <w:sz w:val="22"/>
              <w:lang w:eastAsia="de-DE"/>
            </w:rPr>
          </w:pPr>
          <w:hyperlink w:anchor="_Toc92282903" w:history="1">
            <w:r w:rsidR="00C657F0" w:rsidRPr="0062570F">
              <w:rPr>
                <w:rStyle w:val="Hyperlink"/>
                <w:noProof/>
              </w:rPr>
              <w:t>Abkürzungsverzeichnis</w:t>
            </w:r>
            <w:r w:rsidR="00C657F0">
              <w:rPr>
                <w:noProof/>
                <w:webHidden/>
              </w:rPr>
              <w:tab/>
            </w:r>
            <w:r w:rsidR="00C657F0">
              <w:rPr>
                <w:noProof/>
                <w:webHidden/>
              </w:rPr>
              <w:fldChar w:fldCharType="begin"/>
            </w:r>
            <w:r w:rsidR="00C657F0">
              <w:rPr>
                <w:noProof/>
                <w:webHidden/>
              </w:rPr>
              <w:instrText xml:space="preserve"> PAGEREF _Toc92282903 \h </w:instrText>
            </w:r>
            <w:r w:rsidR="00C657F0">
              <w:rPr>
                <w:noProof/>
                <w:webHidden/>
              </w:rPr>
            </w:r>
            <w:r w:rsidR="00C657F0">
              <w:rPr>
                <w:noProof/>
                <w:webHidden/>
              </w:rPr>
              <w:fldChar w:fldCharType="separate"/>
            </w:r>
            <w:r w:rsidR="00C657F0">
              <w:rPr>
                <w:noProof/>
                <w:webHidden/>
              </w:rPr>
              <w:t>8</w:t>
            </w:r>
            <w:r w:rsidR="00C657F0">
              <w:rPr>
                <w:noProof/>
                <w:webHidden/>
              </w:rPr>
              <w:fldChar w:fldCharType="end"/>
            </w:r>
          </w:hyperlink>
        </w:p>
        <w:p w14:paraId="75099CC9" w14:textId="4EAC5A1F" w:rsidR="00C657F0" w:rsidRDefault="00863611">
          <w:pPr>
            <w:pStyle w:val="Verzeichnis1"/>
            <w:tabs>
              <w:tab w:val="left" w:pos="480"/>
              <w:tab w:val="right" w:leader="dot" w:pos="9062"/>
            </w:tabs>
            <w:rPr>
              <w:rFonts w:asciiTheme="minorHAnsi" w:eastAsiaTheme="minorEastAsia" w:hAnsiTheme="minorHAnsi"/>
              <w:noProof/>
              <w:sz w:val="22"/>
              <w:lang w:eastAsia="de-DE"/>
            </w:rPr>
          </w:pPr>
          <w:hyperlink w:anchor="_Toc92282904" w:history="1">
            <w:r w:rsidR="00C657F0" w:rsidRPr="0062570F">
              <w:rPr>
                <w:rStyle w:val="Hyperlink"/>
                <w:noProof/>
              </w:rPr>
              <w:t>1.</w:t>
            </w:r>
            <w:r w:rsidR="00C657F0">
              <w:rPr>
                <w:rFonts w:asciiTheme="minorHAnsi" w:eastAsiaTheme="minorEastAsia" w:hAnsiTheme="minorHAnsi"/>
                <w:noProof/>
                <w:sz w:val="22"/>
                <w:lang w:eastAsia="de-DE"/>
              </w:rPr>
              <w:tab/>
            </w:r>
            <w:r w:rsidR="00C657F0" w:rsidRPr="0062570F">
              <w:rPr>
                <w:rStyle w:val="Hyperlink"/>
                <w:noProof/>
              </w:rPr>
              <w:t>Einleitung</w:t>
            </w:r>
            <w:r w:rsidR="00C657F0">
              <w:rPr>
                <w:noProof/>
                <w:webHidden/>
              </w:rPr>
              <w:tab/>
            </w:r>
            <w:r w:rsidR="00C657F0">
              <w:rPr>
                <w:noProof/>
                <w:webHidden/>
              </w:rPr>
              <w:fldChar w:fldCharType="begin"/>
            </w:r>
            <w:r w:rsidR="00C657F0">
              <w:rPr>
                <w:noProof/>
                <w:webHidden/>
              </w:rPr>
              <w:instrText xml:space="preserve"> PAGEREF _Toc92282904 \h </w:instrText>
            </w:r>
            <w:r w:rsidR="00C657F0">
              <w:rPr>
                <w:noProof/>
                <w:webHidden/>
              </w:rPr>
            </w:r>
            <w:r w:rsidR="00C657F0">
              <w:rPr>
                <w:noProof/>
                <w:webHidden/>
              </w:rPr>
              <w:fldChar w:fldCharType="separate"/>
            </w:r>
            <w:r w:rsidR="00C657F0">
              <w:rPr>
                <w:noProof/>
                <w:webHidden/>
              </w:rPr>
              <w:t>9</w:t>
            </w:r>
            <w:r w:rsidR="00C657F0">
              <w:rPr>
                <w:noProof/>
                <w:webHidden/>
              </w:rPr>
              <w:fldChar w:fldCharType="end"/>
            </w:r>
          </w:hyperlink>
        </w:p>
        <w:p w14:paraId="0CD0D08C" w14:textId="5D5CE339" w:rsidR="00C657F0" w:rsidRDefault="00863611">
          <w:pPr>
            <w:pStyle w:val="Verzeichnis2"/>
            <w:tabs>
              <w:tab w:val="left" w:pos="880"/>
              <w:tab w:val="right" w:leader="dot" w:pos="9062"/>
            </w:tabs>
            <w:rPr>
              <w:rFonts w:asciiTheme="minorHAnsi" w:eastAsiaTheme="minorEastAsia" w:hAnsiTheme="minorHAnsi"/>
              <w:noProof/>
              <w:sz w:val="22"/>
              <w:lang w:eastAsia="de-DE"/>
            </w:rPr>
          </w:pPr>
          <w:hyperlink w:anchor="_Toc92282905" w:history="1">
            <w:r w:rsidR="00C657F0" w:rsidRPr="0062570F">
              <w:rPr>
                <w:rStyle w:val="Hyperlink"/>
                <w:noProof/>
              </w:rPr>
              <w:t>1.1</w:t>
            </w:r>
            <w:r w:rsidR="00C657F0">
              <w:rPr>
                <w:rFonts w:asciiTheme="minorHAnsi" w:eastAsiaTheme="minorEastAsia" w:hAnsiTheme="minorHAnsi"/>
                <w:noProof/>
                <w:sz w:val="22"/>
                <w:lang w:eastAsia="de-DE"/>
              </w:rPr>
              <w:tab/>
            </w:r>
            <w:r w:rsidR="00C657F0" w:rsidRPr="0062570F">
              <w:rPr>
                <w:rStyle w:val="Hyperlink"/>
                <w:noProof/>
              </w:rPr>
              <w:t>Nutzen dieser Bachelorarbeit</w:t>
            </w:r>
            <w:r w:rsidR="00C657F0">
              <w:rPr>
                <w:noProof/>
                <w:webHidden/>
              </w:rPr>
              <w:tab/>
            </w:r>
            <w:r w:rsidR="00C657F0">
              <w:rPr>
                <w:noProof/>
                <w:webHidden/>
              </w:rPr>
              <w:fldChar w:fldCharType="begin"/>
            </w:r>
            <w:r w:rsidR="00C657F0">
              <w:rPr>
                <w:noProof/>
                <w:webHidden/>
              </w:rPr>
              <w:instrText xml:space="preserve"> PAGEREF _Toc92282905 \h </w:instrText>
            </w:r>
            <w:r w:rsidR="00C657F0">
              <w:rPr>
                <w:noProof/>
                <w:webHidden/>
              </w:rPr>
            </w:r>
            <w:r w:rsidR="00C657F0">
              <w:rPr>
                <w:noProof/>
                <w:webHidden/>
              </w:rPr>
              <w:fldChar w:fldCharType="separate"/>
            </w:r>
            <w:r w:rsidR="00C657F0">
              <w:rPr>
                <w:noProof/>
                <w:webHidden/>
              </w:rPr>
              <w:t>10</w:t>
            </w:r>
            <w:r w:rsidR="00C657F0">
              <w:rPr>
                <w:noProof/>
                <w:webHidden/>
              </w:rPr>
              <w:fldChar w:fldCharType="end"/>
            </w:r>
          </w:hyperlink>
        </w:p>
        <w:p w14:paraId="41DD3259" w14:textId="73BAF929" w:rsidR="00C657F0" w:rsidRDefault="00863611">
          <w:pPr>
            <w:pStyle w:val="Verzeichnis2"/>
            <w:tabs>
              <w:tab w:val="left" w:pos="880"/>
              <w:tab w:val="right" w:leader="dot" w:pos="9062"/>
            </w:tabs>
            <w:rPr>
              <w:rFonts w:asciiTheme="minorHAnsi" w:eastAsiaTheme="minorEastAsia" w:hAnsiTheme="minorHAnsi"/>
              <w:noProof/>
              <w:sz w:val="22"/>
              <w:lang w:eastAsia="de-DE"/>
            </w:rPr>
          </w:pPr>
          <w:hyperlink w:anchor="_Toc92282906" w:history="1">
            <w:r w:rsidR="00C657F0" w:rsidRPr="0062570F">
              <w:rPr>
                <w:rStyle w:val="Hyperlink"/>
                <w:noProof/>
              </w:rPr>
              <w:t>1.2</w:t>
            </w:r>
            <w:r w:rsidR="00C657F0">
              <w:rPr>
                <w:rFonts w:asciiTheme="minorHAnsi" w:eastAsiaTheme="minorEastAsia" w:hAnsiTheme="minorHAnsi"/>
                <w:noProof/>
                <w:sz w:val="22"/>
                <w:lang w:eastAsia="de-DE"/>
              </w:rPr>
              <w:tab/>
            </w:r>
            <w:r w:rsidR="00C657F0" w:rsidRPr="0062570F">
              <w:rPr>
                <w:rStyle w:val="Hyperlink"/>
                <w:noProof/>
              </w:rPr>
              <w:t>Die Problemstellung</w:t>
            </w:r>
            <w:r w:rsidR="00C657F0">
              <w:rPr>
                <w:noProof/>
                <w:webHidden/>
              </w:rPr>
              <w:tab/>
            </w:r>
            <w:r w:rsidR="00C657F0">
              <w:rPr>
                <w:noProof/>
                <w:webHidden/>
              </w:rPr>
              <w:fldChar w:fldCharType="begin"/>
            </w:r>
            <w:r w:rsidR="00C657F0">
              <w:rPr>
                <w:noProof/>
                <w:webHidden/>
              </w:rPr>
              <w:instrText xml:space="preserve"> PAGEREF _Toc92282906 \h </w:instrText>
            </w:r>
            <w:r w:rsidR="00C657F0">
              <w:rPr>
                <w:noProof/>
                <w:webHidden/>
              </w:rPr>
            </w:r>
            <w:r w:rsidR="00C657F0">
              <w:rPr>
                <w:noProof/>
                <w:webHidden/>
              </w:rPr>
              <w:fldChar w:fldCharType="separate"/>
            </w:r>
            <w:r w:rsidR="00C657F0">
              <w:rPr>
                <w:noProof/>
                <w:webHidden/>
              </w:rPr>
              <w:t>10</w:t>
            </w:r>
            <w:r w:rsidR="00C657F0">
              <w:rPr>
                <w:noProof/>
                <w:webHidden/>
              </w:rPr>
              <w:fldChar w:fldCharType="end"/>
            </w:r>
          </w:hyperlink>
        </w:p>
        <w:p w14:paraId="5DE14F9B" w14:textId="6BBF4389" w:rsidR="00C657F0" w:rsidRDefault="00863611">
          <w:pPr>
            <w:pStyle w:val="Verzeichnis3"/>
            <w:tabs>
              <w:tab w:val="left" w:pos="1320"/>
              <w:tab w:val="right" w:leader="dot" w:pos="9062"/>
            </w:tabs>
            <w:rPr>
              <w:rFonts w:asciiTheme="minorHAnsi" w:eastAsiaTheme="minorEastAsia" w:hAnsiTheme="minorHAnsi"/>
              <w:noProof/>
              <w:sz w:val="22"/>
              <w:lang w:eastAsia="de-DE"/>
            </w:rPr>
          </w:pPr>
          <w:hyperlink w:anchor="_Toc92282907" w:history="1">
            <w:r w:rsidR="00C657F0" w:rsidRPr="0062570F">
              <w:rPr>
                <w:rStyle w:val="Hyperlink"/>
                <w:noProof/>
              </w:rPr>
              <w:t>1.2.1</w:t>
            </w:r>
            <w:r w:rsidR="00C657F0">
              <w:rPr>
                <w:rFonts w:asciiTheme="minorHAnsi" w:eastAsiaTheme="minorEastAsia" w:hAnsiTheme="minorHAnsi"/>
                <w:noProof/>
                <w:sz w:val="22"/>
                <w:lang w:eastAsia="de-DE"/>
              </w:rPr>
              <w:tab/>
            </w:r>
            <w:r w:rsidR="00C657F0" w:rsidRPr="0062570F">
              <w:rPr>
                <w:rStyle w:val="Hyperlink"/>
                <w:noProof/>
              </w:rPr>
              <w:t>Die Projekterstellung</w:t>
            </w:r>
            <w:r w:rsidR="00C657F0">
              <w:rPr>
                <w:noProof/>
                <w:webHidden/>
              </w:rPr>
              <w:tab/>
            </w:r>
            <w:r w:rsidR="00C657F0">
              <w:rPr>
                <w:noProof/>
                <w:webHidden/>
              </w:rPr>
              <w:fldChar w:fldCharType="begin"/>
            </w:r>
            <w:r w:rsidR="00C657F0">
              <w:rPr>
                <w:noProof/>
                <w:webHidden/>
              </w:rPr>
              <w:instrText xml:space="preserve"> PAGEREF _Toc92282907 \h </w:instrText>
            </w:r>
            <w:r w:rsidR="00C657F0">
              <w:rPr>
                <w:noProof/>
                <w:webHidden/>
              </w:rPr>
            </w:r>
            <w:r w:rsidR="00C657F0">
              <w:rPr>
                <w:noProof/>
                <w:webHidden/>
              </w:rPr>
              <w:fldChar w:fldCharType="separate"/>
            </w:r>
            <w:r w:rsidR="00C657F0">
              <w:rPr>
                <w:noProof/>
                <w:webHidden/>
              </w:rPr>
              <w:t>11</w:t>
            </w:r>
            <w:r w:rsidR="00C657F0">
              <w:rPr>
                <w:noProof/>
                <w:webHidden/>
              </w:rPr>
              <w:fldChar w:fldCharType="end"/>
            </w:r>
          </w:hyperlink>
        </w:p>
        <w:p w14:paraId="27B7CDE5" w14:textId="2360233A" w:rsidR="00C657F0" w:rsidRDefault="00863611">
          <w:pPr>
            <w:pStyle w:val="Verzeichnis3"/>
            <w:tabs>
              <w:tab w:val="left" w:pos="1320"/>
              <w:tab w:val="right" w:leader="dot" w:pos="9062"/>
            </w:tabs>
            <w:rPr>
              <w:rFonts w:asciiTheme="minorHAnsi" w:eastAsiaTheme="minorEastAsia" w:hAnsiTheme="minorHAnsi"/>
              <w:noProof/>
              <w:sz w:val="22"/>
              <w:lang w:eastAsia="de-DE"/>
            </w:rPr>
          </w:pPr>
          <w:hyperlink w:anchor="_Toc92282908" w:history="1">
            <w:r w:rsidR="00C657F0" w:rsidRPr="0062570F">
              <w:rPr>
                <w:rStyle w:val="Hyperlink"/>
                <w:noProof/>
              </w:rPr>
              <w:t>1.2.2</w:t>
            </w:r>
            <w:r w:rsidR="00C657F0">
              <w:rPr>
                <w:rFonts w:asciiTheme="minorHAnsi" w:eastAsiaTheme="minorEastAsia" w:hAnsiTheme="minorHAnsi"/>
                <w:noProof/>
                <w:sz w:val="22"/>
                <w:lang w:eastAsia="de-DE"/>
              </w:rPr>
              <w:tab/>
            </w:r>
            <w:r w:rsidR="00C657F0" w:rsidRPr="0062570F">
              <w:rPr>
                <w:rStyle w:val="Hyperlink"/>
                <w:noProof/>
              </w:rPr>
              <w:t>Die Projektaktualisierung</w:t>
            </w:r>
            <w:r w:rsidR="00C657F0">
              <w:rPr>
                <w:noProof/>
                <w:webHidden/>
              </w:rPr>
              <w:tab/>
            </w:r>
            <w:r w:rsidR="00C657F0">
              <w:rPr>
                <w:noProof/>
                <w:webHidden/>
              </w:rPr>
              <w:fldChar w:fldCharType="begin"/>
            </w:r>
            <w:r w:rsidR="00C657F0">
              <w:rPr>
                <w:noProof/>
                <w:webHidden/>
              </w:rPr>
              <w:instrText xml:space="preserve"> PAGEREF _Toc92282908 \h </w:instrText>
            </w:r>
            <w:r w:rsidR="00C657F0">
              <w:rPr>
                <w:noProof/>
                <w:webHidden/>
              </w:rPr>
            </w:r>
            <w:r w:rsidR="00C657F0">
              <w:rPr>
                <w:noProof/>
                <w:webHidden/>
              </w:rPr>
              <w:fldChar w:fldCharType="separate"/>
            </w:r>
            <w:r w:rsidR="00C657F0">
              <w:rPr>
                <w:noProof/>
                <w:webHidden/>
              </w:rPr>
              <w:t>11</w:t>
            </w:r>
            <w:r w:rsidR="00C657F0">
              <w:rPr>
                <w:noProof/>
                <w:webHidden/>
              </w:rPr>
              <w:fldChar w:fldCharType="end"/>
            </w:r>
          </w:hyperlink>
        </w:p>
        <w:p w14:paraId="516282D6" w14:textId="7A3BCC40" w:rsidR="00C657F0" w:rsidRDefault="00863611">
          <w:pPr>
            <w:pStyle w:val="Verzeichnis2"/>
            <w:tabs>
              <w:tab w:val="left" w:pos="880"/>
              <w:tab w:val="right" w:leader="dot" w:pos="9062"/>
            </w:tabs>
            <w:rPr>
              <w:rFonts w:asciiTheme="minorHAnsi" w:eastAsiaTheme="minorEastAsia" w:hAnsiTheme="minorHAnsi"/>
              <w:noProof/>
              <w:sz w:val="22"/>
              <w:lang w:eastAsia="de-DE"/>
            </w:rPr>
          </w:pPr>
          <w:hyperlink w:anchor="_Toc92282909" w:history="1">
            <w:r w:rsidR="00C657F0" w:rsidRPr="0062570F">
              <w:rPr>
                <w:rStyle w:val="Hyperlink"/>
                <w:noProof/>
              </w:rPr>
              <w:t>1.3</w:t>
            </w:r>
            <w:r w:rsidR="00C657F0">
              <w:rPr>
                <w:rFonts w:asciiTheme="minorHAnsi" w:eastAsiaTheme="minorEastAsia" w:hAnsiTheme="minorHAnsi"/>
                <w:noProof/>
                <w:sz w:val="22"/>
                <w:lang w:eastAsia="de-DE"/>
              </w:rPr>
              <w:tab/>
            </w:r>
            <w:r w:rsidR="00C657F0" w:rsidRPr="0062570F">
              <w:rPr>
                <w:rStyle w:val="Hyperlink"/>
                <w:noProof/>
              </w:rPr>
              <w:t>Ziel dieser Bachelorarbeit</w:t>
            </w:r>
            <w:r w:rsidR="00C657F0">
              <w:rPr>
                <w:noProof/>
                <w:webHidden/>
              </w:rPr>
              <w:tab/>
            </w:r>
            <w:r w:rsidR="00C657F0">
              <w:rPr>
                <w:noProof/>
                <w:webHidden/>
              </w:rPr>
              <w:fldChar w:fldCharType="begin"/>
            </w:r>
            <w:r w:rsidR="00C657F0">
              <w:rPr>
                <w:noProof/>
                <w:webHidden/>
              </w:rPr>
              <w:instrText xml:space="preserve"> PAGEREF _Toc92282909 \h </w:instrText>
            </w:r>
            <w:r w:rsidR="00C657F0">
              <w:rPr>
                <w:noProof/>
                <w:webHidden/>
              </w:rPr>
            </w:r>
            <w:r w:rsidR="00C657F0">
              <w:rPr>
                <w:noProof/>
                <w:webHidden/>
              </w:rPr>
              <w:fldChar w:fldCharType="separate"/>
            </w:r>
            <w:r w:rsidR="00C657F0">
              <w:rPr>
                <w:noProof/>
                <w:webHidden/>
              </w:rPr>
              <w:t>12</w:t>
            </w:r>
            <w:r w:rsidR="00C657F0">
              <w:rPr>
                <w:noProof/>
                <w:webHidden/>
              </w:rPr>
              <w:fldChar w:fldCharType="end"/>
            </w:r>
          </w:hyperlink>
        </w:p>
        <w:p w14:paraId="4B4231DE" w14:textId="05BB4283" w:rsidR="00C657F0" w:rsidRDefault="00863611">
          <w:pPr>
            <w:pStyle w:val="Verzeichnis2"/>
            <w:tabs>
              <w:tab w:val="left" w:pos="880"/>
              <w:tab w:val="right" w:leader="dot" w:pos="9062"/>
            </w:tabs>
            <w:rPr>
              <w:rFonts w:asciiTheme="minorHAnsi" w:eastAsiaTheme="minorEastAsia" w:hAnsiTheme="minorHAnsi"/>
              <w:noProof/>
              <w:sz w:val="22"/>
              <w:lang w:eastAsia="de-DE"/>
            </w:rPr>
          </w:pPr>
          <w:hyperlink w:anchor="_Toc92282910" w:history="1">
            <w:r w:rsidR="00C657F0" w:rsidRPr="0062570F">
              <w:rPr>
                <w:rStyle w:val="Hyperlink"/>
                <w:noProof/>
              </w:rPr>
              <w:t>1.4</w:t>
            </w:r>
            <w:r w:rsidR="00C657F0">
              <w:rPr>
                <w:rFonts w:asciiTheme="minorHAnsi" w:eastAsiaTheme="minorEastAsia" w:hAnsiTheme="minorHAnsi"/>
                <w:noProof/>
                <w:sz w:val="22"/>
                <w:lang w:eastAsia="de-DE"/>
              </w:rPr>
              <w:tab/>
            </w:r>
            <w:r w:rsidR="00C657F0" w:rsidRPr="0062570F">
              <w:rPr>
                <w:rStyle w:val="Hyperlink"/>
                <w:noProof/>
              </w:rPr>
              <w:t>Weiterer Aufbau</w:t>
            </w:r>
            <w:r w:rsidR="00C657F0">
              <w:rPr>
                <w:noProof/>
                <w:webHidden/>
              </w:rPr>
              <w:tab/>
            </w:r>
            <w:r w:rsidR="00C657F0">
              <w:rPr>
                <w:noProof/>
                <w:webHidden/>
              </w:rPr>
              <w:fldChar w:fldCharType="begin"/>
            </w:r>
            <w:r w:rsidR="00C657F0">
              <w:rPr>
                <w:noProof/>
                <w:webHidden/>
              </w:rPr>
              <w:instrText xml:space="preserve"> PAGEREF _Toc92282910 \h </w:instrText>
            </w:r>
            <w:r w:rsidR="00C657F0">
              <w:rPr>
                <w:noProof/>
                <w:webHidden/>
              </w:rPr>
            </w:r>
            <w:r w:rsidR="00C657F0">
              <w:rPr>
                <w:noProof/>
                <w:webHidden/>
              </w:rPr>
              <w:fldChar w:fldCharType="separate"/>
            </w:r>
            <w:r w:rsidR="00C657F0">
              <w:rPr>
                <w:noProof/>
                <w:webHidden/>
              </w:rPr>
              <w:t>12</w:t>
            </w:r>
            <w:r w:rsidR="00C657F0">
              <w:rPr>
                <w:noProof/>
                <w:webHidden/>
              </w:rPr>
              <w:fldChar w:fldCharType="end"/>
            </w:r>
          </w:hyperlink>
        </w:p>
        <w:p w14:paraId="45800197" w14:textId="76E05580" w:rsidR="00C657F0" w:rsidRDefault="00863611">
          <w:pPr>
            <w:pStyle w:val="Verzeichnis1"/>
            <w:tabs>
              <w:tab w:val="left" w:pos="480"/>
              <w:tab w:val="right" w:leader="dot" w:pos="9062"/>
            </w:tabs>
            <w:rPr>
              <w:rFonts w:asciiTheme="minorHAnsi" w:eastAsiaTheme="minorEastAsia" w:hAnsiTheme="minorHAnsi"/>
              <w:noProof/>
              <w:sz w:val="22"/>
              <w:lang w:eastAsia="de-DE"/>
            </w:rPr>
          </w:pPr>
          <w:hyperlink w:anchor="_Toc92282911" w:history="1">
            <w:r w:rsidR="00C657F0" w:rsidRPr="0062570F">
              <w:rPr>
                <w:rStyle w:val="Hyperlink"/>
                <w:noProof/>
              </w:rPr>
              <w:t>2.</w:t>
            </w:r>
            <w:r w:rsidR="00C657F0">
              <w:rPr>
                <w:rFonts w:asciiTheme="minorHAnsi" w:eastAsiaTheme="minorEastAsia" w:hAnsiTheme="minorHAnsi"/>
                <w:noProof/>
                <w:sz w:val="22"/>
                <w:lang w:eastAsia="de-DE"/>
              </w:rPr>
              <w:tab/>
            </w:r>
            <w:r w:rsidR="00C657F0" w:rsidRPr="0062570F">
              <w:rPr>
                <w:rStyle w:val="Hyperlink"/>
                <w:noProof/>
              </w:rPr>
              <w:t>Grundlagen und Stand der Technik</w:t>
            </w:r>
            <w:r w:rsidR="00C657F0">
              <w:rPr>
                <w:noProof/>
                <w:webHidden/>
              </w:rPr>
              <w:tab/>
            </w:r>
            <w:r w:rsidR="00C657F0">
              <w:rPr>
                <w:noProof/>
                <w:webHidden/>
              </w:rPr>
              <w:fldChar w:fldCharType="begin"/>
            </w:r>
            <w:r w:rsidR="00C657F0">
              <w:rPr>
                <w:noProof/>
                <w:webHidden/>
              </w:rPr>
              <w:instrText xml:space="preserve"> PAGEREF _Toc92282911 \h </w:instrText>
            </w:r>
            <w:r w:rsidR="00C657F0">
              <w:rPr>
                <w:noProof/>
                <w:webHidden/>
              </w:rPr>
            </w:r>
            <w:r w:rsidR="00C657F0">
              <w:rPr>
                <w:noProof/>
                <w:webHidden/>
              </w:rPr>
              <w:fldChar w:fldCharType="separate"/>
            </w:r>
            <w:r w:rsidR="00C657F0">
              <w:rPr>
                <w:noProof/>
                <w:webHidden/>
              </w:rPr>
              <w:t>14</w:t>
            </w:r>
            <w:r w:rsidR="00C657F0">
              <w:rPr>
                <w:noProof/>
                <w:webHidden/>
              </w:rPr>
              <w:fldChar w:fldCharType="end"/>
            </w:r>
          </w:hyperlink>
        </w:p>
        <w:p w14:paraId="5AC9E5EE" w14:textId="69CA5DFC" w:rsidR="00C657F0" w:rsidRDefault="00863611">
          <w:pPr>
            <w:pStyle w:val="Verzeichnis2"/>
            <w:tabs>
              <w:tab w:val="left" w:pos="880"/>
              <w:tab w:val="right" w:leader="dot" w:pos="9062"/>
            </w:tabs>
            <w:rPr>
              <w:rFonts w:asciiTheme="minorHAnsi" w:eastAsiaTheme="minorEastAsia" w:hAnsiTheme="minorHAnsi"/>
              <w:noProof/>
              <w:sz w:val="22"/>
              <w:lang w:eastAsia="de-DE"/>
            </w:rPr>
          </w:pPr>
          <w:hyperlink w:anchor="_Toc92282912" w:history="1">
            <w:r w:rsidR="00C657F0" w:rsidRPr="0062570F">
              <w:rPr>
                <w:rStyle w:val="Hyperlink"/>
                <w:noProof/>
              </w:rPr>
              <w:t>2.1</w:t>
            </w:r>
            <w:r w:rsidR="00C657F0">
              <w:rPr>
                <w:rFonts w:asciiTheme="minorHAnsi" w:eastAsiaTheme="minorEastAsia" w:hAnsiTheme="minorHAnsi"/>
                <w:noProof/>
                <w:sz w:val="22"/>
                <w:lang w:eastAsia="de-DE"/>
              </w:rPr>
              <w:tab/>
            </w:r>
            <w:r w:rsidR="00C657F0" w:rsidRPr="0062570F">
              <w:rPr>
                <w:rStyle w:val="Hyperlink"/>
                <w:noProof/>
              </w:rPr>
              <w:t>Die Bedeutung von DevOps</w:t>
            </w:r>
            <w:r w:rsidR="00C657F0">
              <w:rPr>
                <w:noProof/>
                <w:webHidden/>
              </w:rPr>
              <w:tab/>
            </w:r>
            <w:r w:rsidR="00C657F0">
              <w:rPr>
                <w:noProof/>
                <w:webHidden/>
              </w:rPr>
              <w:fldChar w:fldCharType="begin"/>
            </w:r>
            <w:r w:rsidR="00C657F0">
              <w:rPr>
                <w:noProof/>
                <w:webHidden/>
              </w:rPr>
              <w:instrText xml:space="preserve"> PAGEREF _Toc92282912 \h </w:instrText>
            </w:r>
            <w:r w:rsidR="00C657F0">
              <w:rPr>
                <w:noProof/>
                <w:webHidden/>
              </w:rPr>
            </w:r>
            <w:r w:rsidR="00C657F0">
              <w:rPr>
                <w:noProof/>
                <w:webHidden/>
              </w:rPr>
              <w:fldChar w:fldCharType="separate"/>
            </w:r>
            <w:r w:rsidR="00C657F0">
              <w:rPr>
                <w:noProof/>
                <w:webHidden/>
              </w:rPr>
              <w:t>14</w:t>
            </w:r>
            <w:r w:rsidR="00C657F0">
              <w:rPr>
                <w:noProof/>
                <w:webHidden/>
              </w:rPr>
              <w:fldChar w:fldCharType="end"/>
            </w:r>
          </w:hyperlink>
        </w:p>
        <w:p w14:paraId="0E86C0C4" w14:textId="30E11005" w:rsidR="00C657F0" w:rsidRDefault="00863611">
          <w:pPr>
            <w:pStyle w:val="Verzeichnis2"/>
            <w:tabs>
              <w:tab w:val="left" w:pos="880"/>
              <w:tab w:val="right" w:leader="dot" w:pos="9062"/>
            </w:tabs>
            <w:rPr>
              <w:rFonts w:asciiTheme="minorHAnsi" w:eastAsiaTheme="minorEastAsia" w:hAnsiTheme="minorHAnsi"/>
              <w:noProof/>
              <w:sz w:val="22"/>
              <w:lang w:eastAsia="de-DE"/>
            </w:rPr>
          </w:pPr>
          <w:hyperlink w:anchor="_Toc92282913" w:history="1">
            <w:r w:rsidR="00C657F0" w:rsidRPr="0062570F">
              <w:rPr>
                <w:rStyle w:val="Hyperlink"/>
                <w:noProof/>
              </w:rPr>
              <w:t>2.2</w:t>
            </w:r>
            <w:r w:rsidR="00C657F0">
              <w:rPr>
                <w:rFonts w:asciiTheme="minorHAnsi" w:eastAsiaTheme="minorEastAsia" w:hAnsiTheme="minorHAnsi"/>
                <w:noProof/>
                <w:sz w:val="22"/>
                <w:lang w:eastAsia="de-DE"/>
              </w:rPr>
              <w:tab/>
            </w:r>
            <w:r w:rsidR="00C657F0" w:rsidRPr="0062570F">
              <w:rPr>
                <w:rStyle w:val="Hyperlink"/>
                <w:noProof/>
              </w:rPr>
              <w:t>Continuous Integration, Continuous Delivery (CI/CD)</w:t>
            </w:r>
            <w:r w:rsidR="00C657F0">
              <w:rPr>
                <w:noProof/>
                <w:webHidden/>
              </w:rPr>
              <w:tab/>
            </w:r>
            <w:r w:rsidR="00C657F0">
              <w:rPr>
                <w:noProof/>
                <w:webHidden/>
              </w:rPr>
              <w:fldChar w:fldCharType="begin"/>
            </w:r>
            <w:r w:rsidR="00C657F0">
              <w:rPr>
                <w:noProof/>
                <w:webHidden/>
              </w:rPr>
              <w:instrText xml:space="preserve"> PAGEREF _Toc92282913 \h </w:instrText>
            </w:r>
            <w:r w:rsidR="00C657F0">
              <w:rPr>
                <w:noProof/>
                <w:webHidden/>
              </w:rPr>
            </w:r>
            <w:r w:rsidR="00C657F0">
              <w:rPr>
                <w:noProof/>
                <w:webHidden/>
              </w:rPr>
              <w:fldChar w:fldCharType="separate"/>
            </w:r>
            <w:r w:rsidR="00C657F0">
              <w:rPr>
                <w:noProof/>
                <w:webHidden/>
              </w:rPr>
              <w:t>14</w:t>
            </w:r>
            <w:r w:rsidR="00C657F0">
              <w:rPr>
                <w:noProof/>
                <w:webHidden/>
              </w:rPr>
              <w:fldChar w:fldCharType="end"/>
            </w:r>
          </w:hyperlink>
        </w:p>
        <w:p w14:paraId="629DE8DB" w14:textId="702566B9" w:rsidR="00C657F0" w:rsidRDefault="00863611">
          <w:pPr>
            <w:pStyle w:val="Verzeichnis2"/>
            <w:tabs>
              <w:tab w:val="left" w:pos="880"/>
              <w:tab w:val="right" w:leader="dot" w:pos="9062"/>
            </w:tabs>
            <w:rPr>
              <w:rFonts w:asciiTheme="minorHAnsi" w:eastAsiaTheme="minorEastAsia" w:hAnsiTheme="minorHAnsi"/>
              <w:noProof/>
              <w:sz w:val="22"/>
              <w:lang w:eastAsia="de-DE"/>
            </w:rPr>
          </w:pPr>
          <w:hyperlink w:anchor="_Toc92282914" w:history="1">
            <w:r w:rsidR="00C657F0" w:rsidRPr="0062570F">
              <w:rPr>
                <w:rStyle w:val="Hyperlink"/>
                <w:noProof/>
              </w:rPr>
              <w:t>2.3</w:t>
            </w:r>
            <w:r w:rsidR="00C657F0">
              <w:rPr>
                <w:rFonts w:asciiTheme="minorHAnsi" w:eastAsiaTheme="minorEastAsia" w:hAnsiTheme="minorHAnsi"/>
                <w:noProof/>
                <w:sz w:val="22"/>
                <w:lang w:eastAsia="de-DE"/>
              </w:rPr>
              <w:tab/>
            </w:r>
            <w:r w:rsidR="00C657F0" w:rsidRPr="0062570F">
              <w:rPr>
                <w:rStyle w:val="Hyperlink"/>
                <w:noProof/>
              </w:rPr>
              <w:t>Build-Tools</w:t>
            </w:r>
            <w:r w:rsidR="00C657F0">
              <w:rPr>
                <w:noProof/>
                <w:webHidden/>
              </w:rPr>
              <w:tab/>
            </w:r>
            <w:r w:rsidR="00C657F0">
              <w:rPr>
                <w:noProof/>
                <w:webHidden/>
              </w:rPr>
              <w:fldChar w:fldCharType="begin"/>
            </w:r>
            <w:r w:rsidR="00C657F0">
              <w:rPr>
                <w:noProof/>
                <w:webHidden/>
              </w:rPr>
              <w:instrText xml:space="preserve"> PAGEREF _Toc92282914 \h </w:instrText>
            </w:r>
            <w:r w:rsidR="00C657F0">
              <w:rPr>
                <w:noProof/>
                <w:webHidden/>
              </w:rPr>
            </w:r>
            <w:r w:rsidR="00C657F0">
              <w:rPr>
                <w:noProof/>
                <w:webHidden/>
              </w:rPr>
              <w:fldChar w:fldCharType="separate"/>
            </w:r>
            <w:r w:rsidR="00C657F0">
              <w:rPr>
                <w:noProof/>
                <w:webHidden/>
              </w:rPr>
              <w:t>15</w:t>
            </w:r>
            <w:r w:rsidR="00C657F0">
              <w:rPr>
                <w:noProof/>
                <w:webHidden/>
              </w:rPr>
              <w:fldChar w:fldCharType="end"/>
            </w:r>
          </w:hyperlink>
        </w:p>
        <w:p w14:paraId="5EFB089A" w14:textId="2AA0EA73" w:rsidR="00C657F0" w:rsidRDefault="00863611">
          <w:pPr>
            <w:pStyle w:val="Verzeichnis2"/>
            <w:tabs>
              <w:tab w:val="left" w:pos="880"/>
              <w:tab w:val="right" w:leader="dot" w:pos="9062"/>
            </w:tabs>
            <w:rPr>
              <w:rFonts w:asciiTheme="minorHAnsi" w:eastAsiaTheme="minorEastAsia" w:hAnsiTheme="minorHAnsi"/>
              <w:noProof/>
              <w:sz w:val="22"/>
              <w:lang w:eastAsia="de-DE"/>
            </w:rPr>
          </w:pPr>
          <w:hyperlink w:anchor="_Toc92282915" w:history="1">
            <w:r w:rsidR="00C657F0" w:rsidRPr="0062570F">
              <w:rPr>
                <w:rStyle w:val="Hyperlink"/>
                <w:noProof/>
              </w:rPr>
              <w:t>2.4</w:t>
            </w:r>
            <w:r w:rsidR="00C657F0">
              <w:rPr>
                <w:rFonts w:asciiTheme="minorHAnsi" w:eastAsiaTheme="minorEastAsia" w:hAnsiTheme="minorHAnsi"/>
                <w:noProof/>
                <w:sz w:val="22"/>
                <w:lang w:eastAsia="de-DE"/>
              </w:rPr>
              <w:tab/>
            </w:r>
            <w:r w:rsidR="00C657F0" w:rsidRPr="0062570F">
              <w:rPr>
                <w:rStyle w:val="Hyperlink"/>
                <w:noProof/>
              </w:rPr>
              <w:t>Integrierte Entwicklungsumgebung (IDE)</w:t>
            </w:r>
            <w:r w:rsidR="00C657F0">
              <w:rPr>
                <w:noProof/>
                <w:webHidden/>
              </w:rPr>
              <w:tab/>
            </w:r>
            <w:r w:rsidR="00C657F0">
              <w:rPr>
                <w:noProof/>
                <w:webHidden/>
              </w:rPr>
              <w:fldChar w:fldCharType="begin"/>
            </w:r>
            <w:r w:rsidR="00C657F0">
              <w:rPr>
                <w:noProof/>
                <w:webHidden/>
              </w:rPr>
              <w:instrText xml:space="preserve"> PAGEREF _Toc92282915 \h </w:instrText>
            </w:r>
            <w:r w:rsidR="00C657F0">
              <w:rPr>
                <w:noProof/>
                <w:webHidden/>
              </w:rPr>
            </w:r>
            <w:r w:rsidR="00C657F0">
              <w:rPr>
                <w:noProof/>
                <w:webHidden/>
              </w:rPr>
              <w:fldChar w:fldCharType="separate"/>
            </w:r>
            <w:r w:rsidR="00C657F0">
              <w:rPr>
                <w:noProof/>
                <w:webHidden/>
              </w:rPr>
              <w:t>15</w:t>
            </w:r>
            <w:r w:rsidR="00C657F0">
              <w:rPr>
                <w:noProof/>
                <w:webHidden/>
              </w:rPr>
              <w:fldChar w:fldCharType="end"/>
            </w:r>
          </w:hyperlink>
        </w:p>
        <w:p w14:paraId="5F85DD20" w14:textId="7569F3FF" w:rsidR="00C657F0" w:rsidRDefault="00863611">
          <w:pPr>
            <w:pStyle w:val="Verzeichnis3"/>
            <w:tabs>
              <w:tab w:val="left" w:pos="1320"/>
              <w:tab w:val="right" w:leader="dot" w:pos="9062"/>
            </w:tabs>
            <w:rPr>
              <w:rFonts w:asciiTheme="minorHAnsi" w:eastAsiaTheme="minorEastAsia" w:hAnsiTheme="minorHAnsi"/>
              <w:noProof/>
              <w:sz w:val="22"/>
              <w:lang w:eastAsia="de-DE"/>
            </w:rPr>
          </w:pPr>
          <w:hyperlink w:anchor="_Toc92282916" w:history="1">
            <w:r w:rsidR="00C657F0" w:rsidRPr="0062570F">
              <w:rPr>
                <w:rStyle w:val="Hyperlink"/>
                <w:noProof/>
              </w:rPr>
              <w:t>2.4.1</w:t>
            </w:r>
            <w:r w:rsidR="00C657F0">
              <w:rPr>
                <w:rFonts w:asciiTheme="minorHAnsi" w:eastAsiaTheme="minorEastAsia" w:hAnsiTheme="minorHAnsi"/>
                <w:noProof/>
                <w:sz w:val="22"/>
                <w:lang w:eastAsia="de-DE"/>
              </w:rPr>
              <w:tab/>
            </w:r>
            <w:r w:rsidR="00C657F0" w:rsidRPr="0062570F">
              <w:rPr>
                <w:rStyle w:val="Hyperlink"/>
                <w:noProof/>
              </w:rPr>
              <w:t>Eclipse C/C++ Development Toolkit (CDT)</w:t>
            </w:r>
            <w:r w:rsidR="00C657F0">
              <w:rPr>
                <w:noProof/>
                <w:webHidden/>
              </w:rPr>
              <w:tab/>
            </w:r>
            <w:r w:rsidR="00C657F0">
              <w:rPr>
                <w:noProof/>
                <w:webHidden/>
              </w:rPr>
              <w:fldChar w:fldCharType="begin"/>
            </w:r>
            <w:r w:rsidR="00C657F0">
              <w:rPr>
                <w:noProof/>
                <w:webHidden/>
              </w:rPr>
              <w:instrText xml:space="preserve"> PAGEREF _Toc92282916 \h </w:instrText>
            </w:r>
            <w:r w:rsidR="00C657F0">
              <w:rPr>
                <w:noProof/>
                <w:webHidden/>
              </w:rPr>
            </w:r>
            <w:r w:rsidR="00C657F0">
              <w:rPr>
                <w:noProof/>
                <w:webHidden/>
              </w:rPr>
              <w:fldChar w:fldCharType="separate"/>
            </w:r>
            <w:r w:rsidR="00C657F0">
              <w:rPr>
                <w:noProof/>
                <w:webHidden/>
              </w:rPr>
              <w:t>16</w:t>
            </w:r>
            <w:r w:rsidR="00C657F0">
              <w:rPr>
                <w:noProof/>
                <w:webHidden/>
              </w:rPr>
              <w:fldChar w:fldCharType="end"/>
            </w:r>
          </w:hyperlink>
        </w:p>
        <w:p w14:paraId="2D810505" w14:textId="75E426B9" w:rsidR="00C657F0" w:rsidRDefault="00863611">
          <w:pPr>
            <w:pStyle w:val="Verzeichnis3"/>
            <w:tabs>
              <w:tab w:val="left" w:pos="1320"/>
              <w:tab w:val="right" w:leader="dot" w:pos="9062"/>
            </w:tabs>
            <w:rPr>
              <w:rFonts w:asciiTheme="minorHAnsi" w:eastAsiaTheme="minorEastAsia" w:hAnsiTheme="minorHAnsi"/>
              <w:noProof/>
              <w:sz w:val="22"/>
              <w:lang w:eastAsia="de-DE"/>
            </w:rPr>
          </w:pPr>
          <w:hyperlink w:anchor="_Toc92282917" w:history="1">
            <w:r w:rsidR="00C657F0" w:rsidRPr="0062570F">
              <w:rPr>
                <w:rStyle w:val="Hyperlink"/>
                <w:noProof/>
              </w:rPr>
              <w:t>2.4.2</w:t>
            </w:r>
            <w:r w:rsidR="00C657F0">
              <w:rPr>
                <w:rFonts w:asciiTheme="minorHAnsi" w:eastAsiaTheme="minorEastAsia" w:hAnsiTheme="minorHAnsi"/>
                <w:noProof/>
                <w:sz w:val="22"/>
                <w:lang w:eastAsia="de-DE"/>
              </w:rPr>
              <w:tab/>
            </w:r>
            <w:r w:rsidR="00C657F0" w:rsidRPr="0062570F">
              <w:rPr>
                <w:rStyle w:val="Hyperlink"/>
                <w:noProof/>
              </w:rPr>
              <w:t>Visual Studio Code</w:t>
            </w:r>
            <w:r w:rsidR="00C657F0">
              <w:rPr>
                <w:noProof/>
                <w:webHidden/>
              </w:rPr>
              <w:tab/>
            </w:r>
            <w:r w:rsidR="00C657F0">
              <w:rPr>
                <w:noProof/>
                <w:webHidden/>
              </w:rPr>
              <w:fldChar w:fldCharType="begin"/>
            </w:r>
            <w:r w:rsidR="00C657F0">
              <w:rPr>
                <w:noProof/>
                <w:webHidden/>
              </w:rPr>
              <w:instrText xml:space="preserve"> PAGEREF _Toc92282917 \h </w:instrText>
            </w:r>
            <w:r w:rsidR="00C657F0">
              <w:rPr>
                <w:noProof/>
                <w:webHidden/>
              </w:rPr>
            </w:r>
            <w:r w:rsidR="00C657F0">
              <w:rPr>
                <w:noProof/>
                <w:webHidden/>
              </w:rPr>
              <w:fldChar w:fldCharType="separate"/>
            </w:r>
            <w:r w:rsidR="00C657F0">
              <w:rPr>
                <w:noProof/>
                <w:webHidden/>
              </w:rPr>
              <w:t>18</w:t>
            </w:r>
            <w:r w:rsidR="00C657F0">
              <w:rPr>
                <w:noProof/>
                <w:webHidden/>
              </w:rPr>
              <w:fldChar w:fldCharType="end"/>
            </w:r>
          </w:hyperlink>
        </w:p>
        <w:p w14:paraId="49AA55FA" w14:textId="10DDF50B" w:rsidR="00C657F0" w:rsidRDefault="00863611">
          <w:pPr>
            <w:pStyle w:val="Verzeichnis3"/>
            <w:tabs>
              <w:tab w:val="left" w:pos="1320"/>
              <w:tab w:val="right" w:leader="dot" w:pos="9062"/>
            </w:tabs>
            <w:rPr>
              <w:rFonts w:asciiTheme="minorHAnsi" w:eastAsiaTheme="minorEastAsia" w:hAnsiTheme="minorHAnsi"/>
              <w:noProof/>
              <w:sz w:val="22"/>
              <w:lang w:eastAsia="de-DE"/>
            </w:rPr>
          </w:pPr>
          <w:hyperlink w:anchor="_Toc92282918" w:history="1">
            <w:r w:rsidR="00C657F0" w:rsidRPr="0062570F">
              <w:rPr>
                <w:rStyle w:val="Hyperlink"/>
                <w:noProof/>
              </w:rPr>
              <w:t>2.4.3</w:t>
            </w:r>
            <w:r w:rsidR="00C657F0">
              <w:rPr>
                <w:rFonts w:asciiTheme="minorHAnsi" w:eastAsiaTheme="minorEastAsia" w:hAnsiTheme="minorHAnsi"/>
                <w:noProof/>
                <w:sz w:val="22"/>
                <w:lang w:eastAsia="de-DE"/>
              </w:rPr>
              <w:tab/>
            </w:r>
            <w:r w:rsidR="00C657F0" w:rsidRPr="0062570F">
              <w:rPr>
                <w:rStyle w:val="Hyperlink"/>
                <w:noProof/>
              </w:rPr>
              <w:t>CLion IDE</w:t>
            </w:r>
            <w:r w:rsidR="00C657F0">
              <w:rPr>
                <w:noProof/>
                <w:webHidden/>
              </w:rPr>
              <w:tab/>
            </w:r>
            <w:r w:rsidR="00C657F0">
              <w:rPr>
                <w:noProof/>
                <w:webHidden/>
              </w:rPr>
              <w:fldChar w:fldCharType="begin"/>
            </w:r>
            <w:r w:rsidR="00C657F0">
              <w:rPr>
                <w:noProof/>
                <w:webHidden/>
              </w:rPr>
              <w:instrText xml:space="preserve"> PAGEREF _Toc92282918 \h </w:instrText>
            </w:r>
            <w:r w:rsidR="00C657F0">
              <w:rPr>
                <w:noProof/>
                <w:webHidden/>
              </w:rPr>
            </w:r>
            <w:r w:rsidR="00C657F0">
              <w:rPr>
                <w:noProof/>
                <w:webHidden/>
              </w:rPr>
              <w:fldChar w:fldCharType="separate"/>
            </w:r>
            <w:r w:rsidR="00C657F0">
              <w:rPr>
                <w:noProof/>
                <w:webHidden/>
              </w:rPr>
              <w:t>21</w:t>
            </w:r>
            <w:r w:rsidR="00C657F0">
              <w:rPr>
                <w:noProof/>
                <w:webHidden/>
              </w:rPr>
              <w:fldChar w:fldCharType="end"/>
            </w:r>
          </w:hyperlink>
        </w:p>
        <w:p w14:paraId="26B12466" w14:textId="02485469" w:rsidR="00C657F0" w:rsidRDefault="00863611">
          <w:pPr>
            <w:pStyle w:val="Verzeichnis2"/>
            <w:tabs>
              <w:tab w:val="left" w:pos="880"/>
              <w:tab w:val="right" w:leader="dot" w:pos="9062"/>
            </w:tabs>
            <w:rPr>
              <w:rFonts w:asciiTheme="minorHAnsi" w:eastAsiaTheme="minorEastAsia" w:hAnsiTheme="minorHAnsi"/>
              <w:noProof/>
              <w:sz w:val="22"/>
              <w:lang w:eastAsia="de-DE"/>
            </w:rPr>
          </w:pPr>
          <w:hyperlink w:anchor="_Toc92282919" w:history="1">
            <w:r w:rsidR="00C657F0" w:rsidRPr="0062570F">
              <w:rPr>
                <w:rStyle w:val="Hyperlink"/>
                <w:noProof/>
              </w:rPr>
              <w:t>2.5</w:t>
            </w:r>
            <w:r w:rsidR="00C657F0">
              <w:rPr>
                <w:rFonts w:asciiTheme="minorHAnsi" w:eastAsiaTheme="minorEastAsia" w:hAnsiTheme="minorHAnsi"/>
                <w:noProof/>
                <w:sz w:val="22"/>
                <w:lang w:eastAsia="de-DE"/>
              </w:rPr>
              <w:tab/>
            </w:r>
            <w:r w:rsidR="00C657F0" w:rsidRPr="0062570F">
              <w:rPr>
                <w:rStyle w:val="Hyperlink"/>
                <w:noProof/>
              </w:rPr>
              <w:t>Problem der IDEs</w:t>
            </w:r>
            <w:r w:rsidR="00C657F0">
              <w:rPr>
                <w:noProof/>
                <w:webHidden/>
              </w:rPr>
              <w:tab/>
            </w:r>
            <w:r w:rsidR="00C657F0">
              <w:rPr>
                <w:noProof/>
                <w:webHidden/>
              </w:rPr>
              <w:fldChar w:fldCharType="begin"/>
            </w:r>
            <w:r w:rsidR="00C657F0">
              <w:rPr>
                <w:noProof/>
                <w:webHidden/>
              </w:rPr>
              <w:instrText xml:space="preserve"> PAGEREF _Toc92282919 \h </w:instrText>
            </w:r>
            <w:r w:rsidR="00C657F0">
              <w:rPr>
                <w:noProof/>
                <w:webHidden/>
              </w:rPr>
            </w:r>
            <w:r w:rsidR="00C657F0">
              <w:rPr>
                <w:noProof/>
                <w:webHidden/>
              </w:rPr>
              <w:fldChar w:fldCharType="separate"/>
            </w:r>
            <w:r w:rsidR="00C657F0">
              <w:rPr>
                <w:noProof/>
                <w:webHidden/>
              </w:rPr>
              <w:t>24</w:t>
            </w:r>
            <w:r w:rsidR="00C657F0">
              <w:rPr>
                <w:noProof/>
                <w:webHidden/>
              </w:rPr>
              <w:fldChar w:fldCharType="end"/>
            </w:r>
          </w:hyperlink>
        </w:p>
        <w:p w14:paraId="74CE28F4" w14:textId="73B3B8E6" w:rsidR="00C657F0" w:rsidRDefault="00863611">
          <w:pPr>
            <w:pStyle w:val="Verzeichnis1"/>
            <w:tabs>
              <w:tab w:val="left" w:pos="480"/>
              <w:tab w:val="right" w:leader="dot" w:pos="9062"/>
            </w:tabs>
            <w:rPr>
              <w:rFonts w:asciiTheme="minorHAnsi" w:eastAsiaTheme="minorEastAsia" w:hAnsiTheme="minorHAnsi"/>
              <w:noProof/>
              <w:sz w:val="22"/>
              <w:lang w:eastAsia="de-DE"/>
            </w:rPr>
          </w:pPr>
          <w:hyperlink w:anchor="_Toc92282920" w:history="1">
            <w:r w:rsidR="00C657F0" w:rsidRPr="0062570F">
              <w:rPr>
                <w:rStyle w:val="Hyperlink"/>
                <w:noProof/>
              </w:rPr>
              <w:t>3.</w:t>
            </w:r>
            <w:r w:rsidR="00C657F0">
              <w:rPr>
                <w:rFonts w:asciiTheme="minorHAnsi" w:eastAsiaTheme="minorEastAsia" w:hAnsiTheme="minorHAnsi"/>
                <w:noProof/>
                <w:sz w:val="22"/>
                <w:lang w:eastAsia="de-DE"/>
              </w:rPr>
              <w:tab/>
            </w:r>
            <w:r w:rsidR="00C657F0" w:rsidRPr="0062570F">
              <w:rPr>
                <w:rStyle w:val="Hyperlink"/>
                <w:noProof/>
              </w:rPr>
              <w:t>Lösungsansatz</w:t>
            </w:r>
            <w:r w:rsidR="00C657F0">
              <w:rPr>
                <w:noProof/>
                <w:webHidden/>
              </w:rPr>
              <w:tab/>
            </w:r>
            <w:r w:rsidR="00C657F0">
              <w:rPr>
                <w:noProof/>
                <w:webHidden/>
              </w:rPr>
              <w:fldChar w:fldCharType="begin"/>
            </w:r>
            <w:r w:rsidR="00C657F0">
              <w:rPr>
                <w:noProof/>
                <w:webHidden/>
              </w:rPr>
              <w:instrText xml:space="preserve"> PAGEREF _Toc92282920 \h </w:instrText>
            </w:r>
            <w:r w:rsidR="00C657F0">
              <w:rPr>
                <w:noProof/>
                <w:webHidden/>
              </w:rPr>
            </w:r>
            <w:r w:rsidR="00C657F0">
              <w:rPr>
                <w:noProof/>
                <w:webHidden/>
              </w:rPr>
              <w:fldChar w:fldCharType="separate"/>
            </w:r>
            <w:r w:rsidR="00C657F0">
              <w:rPr>
                <w:noProof/>
                <w:webHidden/>
              </w:rPr>
              <w:t>25</w:t>
            </w:r>
            <w:r w:rsidR="00C657F0">
              <w:rPr>
                <w:noProof/>
                <w:webHidden/>
              </w:rPr>
              <w:fldChar w:fldCharType="end"/>
            </w:r>
          </w:hyperlink>
        </w:p>
        <w:p w14:paraId="240618EB" w14:textId="021F303C" w:rsidR="00C657F0" w:rsidRDefault="00863611">
          <w:pPr>
            <w:pStyle w:val="Verzeichnis1"/>
            <w:tabs>
              <w:tab w:val="left" w:pos="480"/>
              <w:tab w:val="right" w:leader="dot" w:pos="9062"/>
            </w:tabs>
            <w:rPr>
              <w:rFonts w:asciiTheme="minorHAnsi" w:eastAsiaTheme="minorEastAsia" w:hAnsiTheme="minorHAnsi"/>
              <w:noProof/>
              <w:sz w:val="22"/>
              <w:lang w:eastAsia="de-DE"/>
            </w:rPr>
          </w:pPr>
          <w:hyperlink w:anchor="_Toc92282921" w:history="1">
            <w:r w:rsidR="00C657F0" w:rsidRPr="0062570F">
              <w:rPr>
                <w:rStyle w:val="Hyperlink"/>
                <w:noProof/>
              </w:rPr>
              <w:t>4.</w:t>
            </w:r>
            <w:r w:rsidR="00C657F0">
              <w:rPr>
                <w:rFonts w:asciiTheme="minorHAnsi" w:eastAsiaTheme="minorEastAsia" w:hAnsiTheme="minorHAnsi"/>
                <w:noProof/>
                <w:sz w:val="22"/>
                <w:lang w:eastAsia="de-DE"/>
              </w:rPr>
              <w:tab/>
            </w:r>
            <w:r w:rsidR="00C657F0" w:rsidRPr="0062570F">
              <w:rPr>
                <w:rStyle w:val="Hyperlink"/>
                <w:noProof/>
              </w:rPr>
              <w:t>Softwareentwurf</w:t>
            </w:r>
            <w:r w:rsidR="00C657F0">
              <w:rPr>
                <w:noProof/>
                <w:webHidden/>
              </w:rPr>
              <w:tab/>
            </w:r>
            <w:r w:rsidR="00C657F0">
              <w:rPr>
                <w:noProof/>
                <w:webHidden/>
              </w:rPr>
              <w:fldChar w:fldCharType="begin"/>
            </w:r>
            <w:r w:rsidR="00C657F0">
              <w:rPr>
                <w:noProof/>
                <w:webHidden/>
              </w:rPr>
              <w:instrText xml:space="preserve"> PAGEREF _Toc92282921 \h </w:instrText>
            </w:r>
            <w:r w:rsidR="00C657F0">
              <w:rPr>
                <w:noProof/>
                <w:webHidden/>
              </w:rPr>
            </w:r>
            <w:r w:rsidR="00C657F0">
              <w:rPr>
                <w:noProof/>
                <w:webHidden/>
              </w:rPr>
              <w:fldChar w:fldCharType="separate"/>
            </w:r>
            <w:r w:rsidR="00C657F0">
              <w:rPr>
                <w:noProof/>
                <w:webHidden/>
              </w:rPr>
              <w:t>26</w:t>
            </w:r>
            <w:r w:rsidR="00C657F0">
              <w:rPr>
                <w:noProof/>
                <w:webHidden/>
              </w:rPr>
              <w:fldChar w:fldCharType="end"/>
            </w:r>
          </w:hyperlink>
        </w:p>
        <w:p w14:paraId="18F6C804" w14:textId="49C8A7A2" w:rsidR="00C657F0" w:rsidRDefault="00863611">
          <w:pPr>
            <w:pStyle w:val="Verzeichnis2"/>
            <w:tabs>
              <w:tab w:val="left" w:pos="880"/>
              <w:tab w:val="right" w:leader="dot" w:pos="9062"/>
            </w:tabs>
            <w:rPr>
              <w:rFonts w:asciiTheme="minorHAnsi" w:eastAsiaTheme="minorEastAsia" w:hAnsiTheme="minorHAnsi"/>
              <w:noProof/>
              <w:sz w:val="22"/>
              <w:lang w:eastAsia="de-DE"/>
            </w:rPr>
          </w:pPr>
          <w:hyperlink w:anchor="_Toc92282922" w:history="1">
            <w:r w:rsidR="00C657F0" w:rsidRPr="0062570F">
              <w:rPr>
                <w:rStyle w:val="Hyperlink"/>
                <w:noProof/>
              </w:rPr>
              <w:t>4.1</w:t>
            </w:r>
            <w:r w:rsidR="00C657F0">
              <w:rPr>
                <w:rFonts w:asciiTheme="minorHAnsi" w:eastAsiaTheme="minorEastAsia" w:hAnsiTheme="minorHAnsi"/>
                <w:noProof/>
                <w:sz w:val="22"/>
                <w:lang w:eastAsia="de-DE"/>
              </w:rPr>
              <w:tab/>
            </w:r>
            <w:r w:rsidR="00C657F0" w:rsidRPr="0062570F">
              <w:rPr>
                <w:rStyle w:val="Hyperlink"/>
                <w:noProof/>
              </w:rPr>
              <w:t>GUI Sketches</w:t>
            </w:r>
            <w:r w:rsidR="00C657F0">
              <w:rPr>
                <w:noProof/>
                <w:webHidden/>
              </w:rPr>
              <w:tab/>
            </w:r>
            <w:r w:rsidR="00C657F0">
              <w:rPr>
                <w:noProof/>
                <w:webHidden/>
              </w:rPr>
              <w:fldChar w:fldCharType="begin"/>
            </w:r>
            <w:r w:rsidR="00C657F0">
              <w:rPr>
                <w:noProof/>
                <w:webHidden/>
              </w:rPr>
              <w:instrText xml:space="preserve"> PAGEREF _Toc92282922 \h </w:instrText>
            </w:r>
            <w:r w:rsidR="00C657F0">
              <w:rPr>
                <w:noProof/>
                <w:webHidden/>
              </w:rPr>
            </w:r>
            <w:r w:rsidR="00C657F0">
              <w:rPr>
                <w:noProof/>
                <w:webHidden/>
              </w:rPr>
              <w:fldChar w:fldCharType="separate"/>
            </w:r>
            <w:r w:rsidR="00C657F0">
              <w:rPr>
                <w:noProof/>
                <w:webHidden/>
              </w:rPr>
              <w:t>26</w:t>
            </w:r>
            <w:r w:rsidR="00C657F0">
              <w:rPr>
                <w:noProof/>
                <w:webHidden/>
              </w:rPr>
              <w:fldChar w:fldCharType="end"/>
            </w:r>
          </w:hyperlink>
        </w:p>
        <w:p w14:paraId="4E63F05C" w14:textId="63DE97A0" w:rsidR="00C657F0" w:rsidRDefault="00863611">
          <w:pPr>
            <w:pStyle w:val="Verzeichnis2"/>
            <w:tabs>
              <w:tab w:val="left" w:pos="880"/>
              <w:tab w:val="right" w:leader="dot" w:pos="9062"/>
            </w:tabs>
            <w:rPr>
              <w:rFonts w:asciiTheme="minorHAnsi" w:eastAsiaTheme="minorEastAsia" w:hAnsiTheme="minorHAnsi"/>
              <w:noProof/>
              <w:sz w:val="22"/>
              <w:lang w:eastAsia="de-DE"/>
            </w:rPr>
          </w:pPr>
          <w:hyperlink w:anchor="_Toc92282923" w:history="1">
            <w:r w:rsidR="00C657F0" w:rsidRPr="0062570F">
              <w:rPr>
                <w:rStyle w:val="Hyperlink"/>
                <w:noProof/>
              </w:rPr>
              <w:t>4.2</w:t>
            </w:r>
            <w:r w:rsidR="00C657F0">
              <w:rPr>
                <w:rFonts w:asciiTheme="minorHAnsi" w:eastAsiaTheme="minorEastAsia" w:hAnsiTheme="minorHAnsi"/>
                <w:noProof/>
                <w:sz w:val="22"/>
                <w:lang w:eastAsia="de-DE"/>
              </w:rPr>
              <w:tab/>
            </w:r>
            <w:r w:rsidR="00C657F0" w:rsidRPr="0062570F">
              <w:rPr>
                <w:rStyle w:val="Hyperlink"/>
                <w:noProof/>
              </w:rPr>
              <w:t>Architektur</w:t>
            </w:r>
            <w:r w:rsidR="00C657F0">
              <w:rPr>
                <w:noProof/>
                <w:webHidden/>
              </w:rPr>
              <w:tab/>
            </w:r>
            <w:r w:rsidR="00C657F0">
              <w:rPr>
                <w:noProof/>
                <w:webHidden/>
              </w:rPr>
              <w:fldChar w:fldCharType="begin"/>
            </w:r>
            <w:r w:rsidR="00C657F0">
              <w:rPr>
                <w:noProof/>
                <w:webHidden/>
              </w:rPr>
              <w:instrText xml:space="preserve"> PAGEREF _Toc92282923 \h </w:instrText>
            </w:r>
            <w:r w:rsidR="00C657F0">
              <w:rPr>
                <w:noProof/>
                <w:webHidden/>
              </w:rPr>
            </w:r>
            <w:r w:rsidR="00C657F0">
              <w:rPr>
                <w:noProof/>
                <w:webHidden/>
              </w:rPr>
              <w:fldChar w:fldCharType="separate"/>
            </w:r>
            <w:r w:rsidR="00C657F0">
              <w:rPr>
                <w:noProof/>
                <w:webHidden/>
              </w:rPr>
              <w:t>26</w:t>
            </w:r>
            <w:r w:rsidR="00C657F0">
              <w:rPr>
                <w:noProof/>
                <w:webHidden/>
              </w:rPr>
              <w:fldChar w:fldCharType="end"/>
            </w:r>
          </w:hyperlink>
        </w:p>
        <w:p w14:paraId="6B08C805" w14:textId="0B20EEB1" w:rsidR="00C657F0" w:rsidRDefault="00863611">
          <w:pPr>
            <w:pStyle w:val="Verzeichnis2"/>
            <w:tabs>
              <w:tab w:val="left" w:pos="880"/>
              <w:tab w:val="right" w:leader="dot" w:pos="9062"/>
            </w:tabs>
            <w:rPr>
              <w:rFonts w:asciiTheme="minorHAnsi" w:eastAsiaTheme="minorEastAsia" w:hAnsiTheme="minorHAnsi"/>
              <w:noProof/>
              <w:sz w:val="22"/>
              <w:lang w:eastAsia="de-DE"/>
            </w:rPr>
          </w:pPr>
          <w:hyperlink w:anchor="_Toc92282924" w:history="1">
            <w:r w:rsidR="00C657F0" w:rsidRPr="0062570F">
              <w:rPr>
                <w:rStyle w:val="Hyperlink"/>
                <w:noProof/>
              </w:rPr>
              <w:t>4.3</w:t>
            </w:r>
            <w:r w:rsidR="00C657F0">
              <w:rPr>
                <w:rFonts w:asciiTheme="minorHAnsi" w:eastAsiaTheme="minorEastAsia" w:hAnsiTheme="minorHAnsi"/>
                <w:noProof/>
                <w:sz w:val="22"/>
                <w:lang w:eastAsia="de-DE"/>
              </w:rPr>
              <w:tab/>
            </w:r>
            <w:r w:rsidR="00C657F0" w:rsidRPr="0062570F">
              <w:rPr>
                <w:rStyle w:val="Hyperlink"/>
                <w:noProof/>
              </w:rPr>
              <w:t>Extrafunktionalitäten</w:t>
            </w:r>
            <w:r w:rsidR="00C657F0">
              <w:rPr>
                <w:noProof/>
                <w:webHidden/>
              </w:rPr>
              <w:tab/>
            </w:r>
            <w:r w:rsidR="00C657F0">
              <w:rPr>
                <w:noProof/>
                <w:webHidden/>
              </w:rPr>
              <w:fldChar w:fldCharType="begin"/>
            </w:r>
            <w:r w:rsidR="00C657F0">
              <w:rPr>
                <w:noProof/>
                <w:webHidden/>
              </w:rPr>
              <w:instrText xml:space="preserve"> PAGEREF _Toc92282924 \h </w:instrText>
            </w:r>
            <w:r w:rsidR="00C657F0">
              <w:rPr>
                <w:noProof/>
                <w:webHidden/>
              </w:rPr>
            </w:r>
            <w:r w:rsidR="00C657F0">
              <w:rPr>
                <w:noProof/>
                <w:webHidden/>
              </w:rPr>
              <w:fldChar w:fldCharType="separate"/>
            </w:r>
            <w:r w:rsidR="00C657F0">
              <w:rPr>
                <w:noProof/>
                <w:webHidden/>
              </w:rPr>
              <w:t>26</w:t>
            </w:r>
            <w:r w:rsidR="00C657F0">
              <w:rPr>
                <w:noProof/>
                <w:webHidden/>
              </w:rPr>
              <w:fldChar w:fldCharType="end"/>
            </w:r>
          </w:hyperlink>
        </w:p>
        <w:p w14:paraId="4AEE5669" w14:textId="40C08F29" w:rsidR="00C657F0" w:rsidRDefault="00863611">
          <w:pPr>
            <w:pStyle w:val="Verzeichnis1"/>
            <w:tabs>
              <w:tab w:val="left" w:pos="480"/>
              <w:tab w:val="right" w:leader="dot" w:pos="9062"/>
            </w:tabs>
            <w:rPr>
              <w:rFonts w:asciiTheme="minorHAnsi" w:eastAsiaTheme="minorEastAsia" w:hAnsiTheme="minorHAnsi"/>
              <w:noProof/>
              <w:sz w:val="22"/>
              <w:lang w:eastAsia="de-DE"/>
            </w:rPr>
          </w:pPr>
          <w:hyperlink w:anchor="_Toc92282925" w:history="1">
            <w:r w:rsidR="00C657F0" w:rsidRPr="0062570F">
              <w:rPr>
                <w:rStyle w:val="Hyperlink"/>
                <w:noProof/>
              </w:rPr>
              <w:t>5.</w:t>
            </w:r>
            <w:r w:rsidR="00C657F0">
              <w:rPr>
                <w:rFonts w:asciiTheme="minorHAnsi" w:eastAsiaTheme="minorEastAsia" w:hAnsiTheme="minorHAnsi"/>
                <w:noProof/>
                <w:sz w:val="22"/>
                <w:lang w:eastAsia="de-DE"/>
              </w:rPr>
              <w:tab/>
            </w:r>
            <w:r w:rsidR="00C657F0" w:rsidRPr="0062570F">
              <w:rPr>
                <w:rStyle w:val="Hyperlink"/>
                <w:noProof/>
              </w:rPr>
              <w:t>Implementierung und Evaluierung</w:t>
            </w:r>
            <w:r w:rsidR="00C657F0">
              <w:rPr>
                <w:noProof/>
                <w:webHidden/>
              </w:rPr>
              <w:tab/>
            </w:r>
            <w:r w:rsidR="00C657F0">
              <w:rPr>
                <w:noProof/>
                <w:webHidden/>
              </w:rPr>
              <w:fldChar w:fldCharType="begin"/>
            </w:r>
            <w:r w:rsidR="00C657F0">
              <w:rPr>
                <w:noProof/>
                <w:webHidden/>
              </w:rPr>
              <w:instrText xml:space="preserve"> PAGEREF _Toc92282925 \h </w:instrText>
            </w:r>
            <w:r w:rsidR="00C657F0">
              <w:rPr>
                <w:noProof/>
                <w:webHidden/>
              </w:rPr>
            </w:r>
            <w:r w:rsidR="00C657F0">
              <w:rPr>
                <w:noProof/>
                <w:webHidden/>
              </w:rPr>
              <w:fldChar w:fldCharType="separate"/>
            </w:r>
            <w:r w:rsidR="00C657F0">
              <w:rPr>
                <w:noProof/>
                <w:webHidden/>
              </w:rPr>
              <w:t>27</w:t>
            </w:r>
            <w:r w:rsidR="00C657F0">
              <w:rPr>
                <w:noProof/>
                <w:webHidden/>
              </w:rPr>
              <w:fldChar w:fldCharType="end"/>
            </w:r>
          </w:hyperlink>
        </w:p>
        <w:p w14:paraId="3475D7E1" w14:textId="4B40D3D0" w:rsidR="00C657F0" w:rsidRDefault="00863611">
          <w:pPr>
            <w:pStyle w:val="Verzeichnis1"/>
            <w:tabs>
              <w:tab w:val="left" w:pos="480"/>
              <w:tab w:val="right" w:leader="dot" w:pos="9062"/>
            </w:tabs>
            <w:rPr>
              <w:rFonts w:asciiTheme="minorHAnsi" w:eastAsiaTheme="minorEastAsia" w:hAnsiTheme="minorHAnsi"/>
              <w:noProof/>
              <w:sz w:val="22"/>
              <w:lang w:eastAsia="de-DE"/>
            </w:rPr>
          </w:pPr>
          <w:hyperlink w:anchor="_Toc92282926" w:history="1">
            <w:r w:rsidR="00C657F0" w:rsidRPr="0062570F">
              <w:rPr>
                <w:rStyle w:val="Hyperlink"/>
                <w:noProof/>
              </w:rPr>
              <w:t>6.</w:t>
            </w:r>
            <w:r w:rsidR="00C657F0">
              <w:rPr>
                <w:rFonts w:asciiTheme="minorHAnsi" w:eastAsiaTheme="minorEastAsia" w:hAnsiTheme="minorHAnsi"/>
                <w:noProof/>
                <w:sz w:val="22"/>
                <w:lang w:eastAsia="de-DE"/>
              </w:rPr>
              <w:tab/>
            </w:r>
            <w:r w:rsidR="00C657F0" w:rsidRPr="0062570F">
              <w:rPr>
                <w:rStyle w:val="Hyperlink"/>
                <w:noProof/>
              </w:rPr>
              <w:t>Zusammenfassung</w:t>
            </w:r>
            <w:r w:rsidR="00C657F0">
              <w:rPr>
                <w:noProof/>
                <w:webHidden/>
              </w:rPr>
              <w:tab/>
            </w:r>
            <w:r w:rsidR="00C657F0">
              <w:rPr>
                <w:noProof/>
                <w:webHidden/>
              </w:rPr>
              <w:fldChar w:fldCharType="begin"/>
            </w:r>
            <w:r w:rsidR="00C657F0">
              <w:rPr>
                <w:noProof/>
                <w:webHidden/>
              </w:rPr>
              <w:instrText xml:space="preserve"> PAGEREF _Toc92282926 \h </w:instrText>
            </w:r>
            <w:r w:rsidR="00C657F0">
              <w:rPr>
                <w:noProof/>
                <w:webHidden/>
              </w:rPr>
            </w:r>
            <w:r w:rsidR="00C657F0">
              <w:rPr>
                <w:noProof/>
                <w:webHidden/>
              </w:rPr>
              <w:fldChar w:fldCharType="separate"/>
            </w:r>
            <w:r w:rsidR="00C657F0">
              <w:rPr>
                <w:noProof/>
                <w:webHidden/>
              </w:rPr>
              <w:t>28</w:t>
            </w:r>
            <w:r w:rsidR="00C657F0">
              <w:rPr>
                <w:noProof/>
                <w:webHidden/>
              </w:rPr>
              <w:fldChar w:fldCharType="end"/>
            </w:r>
          </w:hyperlink>
        </w:p>
        <w:p w14:paraId="27E7B57F" w14:textId="5CDCB0A4" w:rsidR="00C657F0" w:rsidRDefault="00863611">
          <w:pPr>
            <w:pStyle w:val="Verzeichnis2"/>
            <w:tabs>
              <w:tab w:val="left" w:pos="880"/>
              <w:tab w:val="right" w:leader="dot" w:pos="9062"/>
            </w:tabs>
            <w:rPr>
              <w:rFonts w:asciiTheme="minorHAnsi" w:eastAsiaTheme="minorEastAsia" w:hAnsiTheme="minorHAnsi"/>
              <w:noProof/>
              <w:sz w:val="22"/>
              <w:lang w:eastAsia="de-DE"/>
            </w:rPr>
          </w:pPr>
          <w:hyperlink w:anchor="_Toc92282927" w:history="1">
            <w:r w:rsidR="00C657F0" w:rsidRPr="0062570F">
              <w:rPr>
                <w:rStyle w:val="Hyperlink"/>
                <w:noProof/>
              </w:rPr>
              <w:t>6.1</w:t>
            </w:r>
            <w:r w:rsidR="00C657F0">
              <w:rPr>
                <w:rFonts w:asciiTheme="minorHAnsi" w:eastAsiaTheme="minorEastAsia" w:hAnsiTheme="minorHAnsi"/>
                <w:noProof/>
                <w:sz w:val="22"/>
                <w:lang w:eastAsia="de-DE"/>
              </w:rPr>
              <w:tab/>
            </w:r>
            <w:r w:rsidR="00C657F0" w:rsidRPr="0062570F">
              <w:rPr>
                <w:rStyle w:val="Hyperlink"/>
                <w:noProof/>
              </w:rPr>
              <w:t>Zusammenfassung</w:t>
            </w:r>
            <w:r w:rsidR="00C657F0">
              <w:rPr>
                <w:noProof/>
                <w:webHidden/>
              </w:rPr>
              <w:tab/>
            </w:r>
            <w:r w:rsidR="00C657F0">
              <w:rPr>
                <w:noProof/>
                <w:webHidden/>
              </w:rPr>
              <w:fldChar w:fldCharType="begin"/>
            </w:r>
            <w:r w:rsidR="00C657F0">
              <w:rPr>
                <w:noProof/>
                <w:webHidden/>
              </w:rPr>
              <w:instrText xml:space="preserve"> PAGEREF _Toc92282927 \h </w:instrText>
            </w:r>
            <w:r w:rsidR="00C657F0">
              <w:rPr>
                <w:noProof/>
                <w:webHidden/>
              </w:rPr>
            </w:r>
            <w:r w:rsidR="00C657F0">
              <w:rPr>
                <w:noProof/>
                <w:webHidden/>
              </w:rPr>
              <w:fldChar w:fldCharType="separate"/>
            </w:r>
            <w:r w:rsidR="00C657F0">
              <w:rPr>
                <w:noProof/>
                <w:webHidden/>
              </w:rPr>
              <w:t>28</w:t>
            </w:r>
            <w:r w:rsidR="00C657F0">
              <w:rPr>
                <w:noProof/>
                <w:webHidden/>
              </w:rPr>
              <w:fldChar w:fldCharType="end"/>
            </w:r>
          </w:hyperlink>
        </w:p>
        <w:p w14:paraId="7F2A8C0B" w14:textId="57F9D661" w:rsidR="00C657F0" w:rsidRDefault="00863611">
          <w:pPr>
            <w:pStyle w:val="Verzeichnis2"/>
            <w:tabs>
              <w:tab w:val="left" w:pos="880"/>
              <w:tab w:val="right" w:leader="dot" w:pos="9062"/>
            </w:tabs>
            <w:rPr>
              <w:rFonts w:asciiTheme="minorHAnsi" w:eastAsiaTheme="minorEastAsia" w:hAnsiTheme="minorHAnsi"/>
              <w:noProof/>
              <w:sz w:val="22"/>
              <w:lang w:eastAsia="de-DE"/>
            </w:rPr>
          </w:pPr>
          <w:hyperlink w:anchor="_Toc92282928" w:history="1">
            <w:r w:rsidR="00C657F0" w:rsidRPr="0062570F">
              <w:rPr>
                <w:rStyle w:val="Hyperlink"/>
                <w:noProof/>
              </w:rPr>
              <w:t>6.2</w:t>
            </w:r>
            <w:r w:rsidR="00C657F0">
              <w:rPr>
                <w:rFonts w:asciiTheme="minorHAnsi" w:eastAsiaTheme="minorEastAsia" w:hAnsiTheme="minorHAnsi"/>
                <w:noProof/>
                <w:sz w:val="22"/>
                <w:lang w:eastAsia="de-DE"/>
              </w:rPr>
              <w:tab/>
            </w:r>
            <w:r w:rsidR="00C657F0" w:rsidRPr="0062570F">
              <w:rPr>
                <w:rStyle w:val="Hyperlink"/>
                <w:noProof/>
              </w:rPr>
              <w:t>Das Problem</w:t>
            </w:r>
            <w:r w:rsidR="00C657F0">
              <w:rPr>
                <w:noProof/>
                <w:webHidden/>
              </w:rPr>
              <w:tab/>
            </w:r>
            <w:r w:rsidR="00C657F0">
              <w:rPr>
                <w:noProof/>
                <w:webHidden/>
              </w:rPr>
              <w:fldChar w:fldCharType="begin"/>
            </w:r>
            <w:r w:rsidR="00C657F0">
              <w:rPr>
                <w:noProof/>
                <w:webHidden/>
              </w:rPr>
              <w:instrText xml:space="preserve"> PAGEREF _Toc92282928 \h </w:instrText>
            </w:r>
            <w:r w:rsidR="00C657F0">
              <w:rPr>
                <w:noProof/>
                <w:webHidden/>
              </w:rPr>
            </w:r>
            <w:r w:rsidR="00C657F0">
              <w:rPr>
                <w:noProof/>
                <w:webHidden/>
              </w:rPr>
              <w:fldChar w:fldCharType="separate"/>
            </w:r>
            <w:r w:rsidR="00C657F0">
              <w:rPr>
                <w:noProof/>
                <w:webHidden/>
              </w:rPr>
              <w:t>28</w:t>
            </w:r>
            <w:r w:rsidR="00C657F0">
              <w:rPr>
                <w:noProof/>
                <w:webHidden/>
              </w:rPr>
              <w:fldChar w:fldCharType="end"/>
            </w:r>
          </w:hyperlink>
        </w:p>
        <w:p w14:paraId="1E4B8A11" w14:textId="76A06400" w:rsidR="00C657F0" w:rsidRDefault="00863611">
          <w:pPr>
            <w:pStyle w:val="Verzeichnis2"/>
            <w:tabs>
              <w:tab w:val="left" w:pos="880"/>
              <w:tab w:val="right" w:leader="dot" w:pos="9062"/>
            </w:tabs>
            <w:rPr>
              <w:rFonts w:asciiTheme="minorHAnsi" w:eastAsiaTheme="minorEastAsia" w:hAnsiTheme="minorHAnsi"/>
              <w:noProof/>
              <w:sz w:val="22"/>
              <w:lang w:eastAsia="de-DE"/>
            </w:rPr>
          </w:pPr>
          <w:hyperlink w:anchor="_Toc92282929" w:history="1">
            <w:r w:rsidR="00C657F0" w:rsidRPr="0062570F">
              <w:rPr>
                <w:rStyle w:val="Hyperlink"/>
                <w:noProof/>
              </w:rPr>
              <w:t>6.3</w:t>
            </w:r>
            <w:r w:rsidR="00C657F0">
              <w:rPr>
                <w:rFonts w:asciiTheme="minorHAnsi" w:eastAsiaTheme="minorEastAsia" w:hAnsiTheme="minorHAnsi"/>
                <w:noProof/>
                <w:sz w:val="22"/>
                <w:lang w:eastAsia="de-DE"/>
              </w:rPr>
              <w:tab/>
            </w:r>
            <w:r w:rsidR="00C657F0" w:rsidRPr="0062570F">
              <w:rPr>
                <w:rStyle w:val="Hyperlink"/>
                <w:noProof/>
              </w:rPr>
              <w:t>Mögliche Erweiterungspunkte</w:t>
            </w:r>
            <w:r w:rsidR="00C657F0">
              <w:rPr>
                <w:noProof/>
                <w:webHidden/>
              </w:rPr>
              <w:tab/>
            </w:r>
            <w:r w:rsidR="00C657F0">
              <w:rPr>
                <w:noProof/>
                <w:webHidden/>
              </w:rPr>
              <w:fldChar w:fldCharType="begin"/>
            </w:r>
            <w:r w:rsidR="00C657F0">
              <w:rPr>
                <w:noProof/>
                <w:webHidden/>
              </w:rPr>
              <w:instrText xml:space="preserve"> PAGEREF _Toc92282929 \h </w:instrText>
            </w:r>
            <w:r w:rsidR="00C657F0">
              <w:rPr>
                <w:noProof/>
                <w:webHidden/>
              </w:rPr>
            </w:r>
            <w:r w:rsidR="00C657F0">
              <w:rPr>
                <w:noProof/>
                <w:webHidden/>
              </w:rPr>
              <w:fldChar w:fldCharType="separate"/>
            </w:r>
            <w:r w:rsidR="00C657F0">
              <w:rPr>
                <w:noProof/>
                <w:webHidden/>
              </w:rPr>
              <w:t>28</w:t>
            </w:r>
            <w:r w:rsidR="00C657F0">
              <w:rPr>
                <w:noProof/>
                <w:webHidden/>
              </w:rPr>
              <w:fldChar w:fldCharType="end"/>
            </w:r>
          </w:hyperlink>
        </w:p>
        <w:p w14:paraId="52FC829E" w14:textId="38874545" w:rsidR="00C657F0" w:rsidRDefault="00863611">
          <w:pPr>
            <w:pStyle w:val="Verzeichnis1"/>
            <w:tabs>
              <w:tab w:val="right" w:leader="dot" w:pos="9062"/>
            </w:tabs>
            <w:rPr>
              <w:rFonts w:asciiTheme="minorHAnsi" w:eastAsiaTheme="minorEastAsia" w:hAnsiTheme="minorHAnsi"/>
              <w:noProof/>
              <w:sz w:val="22"/>
              <w:lang w:eastAsia="de-DE"/>
            </w:rPr>
          </w:pPr>
          <w:hyperlink w:anchor="_Toc92282930" w:history="1">
            <w:r w:rsidR="00C657F0" w:rsidRPr="0062570F">
              <w:rPr>
                <w:rStyle w:val="Hyperlink"/>
                <w:noProof/>
              </w:rPr>
              <w:t>Literatur</w:t>
            </w:r>
            <w:r w:rsidR="00C657F0">
              <w:rPr>
                <w:noProof/>
                <w:webHidden/>
              </w:rPr>
              <w:tab/>
            </w:r>
            <w:r w:rsidR="00C657F0">
              <w:rPr>
                <w:noProof/>
                <w:webHidden/>
              </w:rPr>
              <w:fldChar w:fldCharType="begin"/>
            </w:r>
            <w:r w:rsidR="00C657F0">
              <w:rPr>
                <w:noProof/>
                <w:webHidden/>
              </w:rPr>
              <w:instrText xml:space="preserve"> PAGEREF _Toc92282930 \h </w:instrText>
            </w:r>
            <w:r w:rsidR="00C657F0">
              <w:rPr>
                <w:noProof/>
                <w:webHidden/>
              </w:rPr>
            </w:r>
            <w:r w:rsidR="00C657F0">
              <w:rPr>
                <w:noProof/>
                <w:webHidden/>
              </w:rPr>
              <w:fldChar w:fldCharType="separate"/>
            </w:r>
            <w:r w:rsidR="00C657F0">
              <w:rPr>
                <w:noProof/>
                <w:webHidden/>
              </w:rPr>
              <w:t>29</w:t>
            </w:r>
            <w:r w:rsidR="00C657F0">
              <w:rPr>
                <w:noProof/>
                <w:webHidden/>
              </w:rPr>
              <w:fldChar w:fldCharType="end"/>
            </w:r>
          </w:hyperlink>
        </w:p>
        <w:p w14:paraId="3C2BDC70" w14:textId="4C733061" w:rsidR="00C657F0" w:rsidRDefault="00863611">
          <w:pPr>
            <w:pStyle w:val="Verzeichnis1"/>
            <w:tabs>
              <w:tab w:val="right" w:leader="dot" w:pos="9062"/>
            </w:tabs>
            <w:rPr>
              <w:rFonts w:asciiTheme="minorHAnsi" w:eastAsiaTheme="minorEastAsia" w:hAnsiTheme="minorHAnsi"/>
              <w:noProof/>
              <w:sz w:val="22"/>
              <w:lang w:eastAsia="de-DE"/>
            </w:rPr>
          </w:pPr>
          <w:hyperlink w:anchor="_Toc92282931" w:history="1">
            <w:r w:rsidR="00C657F0" w:rsidRPr="0062570F">
              <w:rPr>
                <w:rStyle w:val="Hyperlink"/>
                <w:noProof/>
              </w:rPr>
              <w:t>Anhang</w:t>
            </w:r>
            <w:r w:rsidR="00C657F0">
              <w:rPr>
                <w:noProof/>
                <w:webHidden/>
              </w:rPr>
              <w:tab/>
            </w:r>
            <w:r w:rsidR="00C657F0">
              <w:rPr>
                <w:noProof/>
                <w:webHidden/>
              </w:rPr>
              <w:fldChar w:fldCharType="begin"/>
            </w:r>
            <w:r w:rsidR="00C657F0">
              <w:rPr>
                <w:noProof/>
                <w:webHidden/>
              </w:rPr>
              <w:instrText xml:space="preserve"> PAGEREF _Toc92282931 \h </w:instrText>
            </w:r>
            <w:r w:rsidR="00C657F0">
              <w:rPr>
                <w:noProof/>
                <w:webHidden/>
              </w:rPr>
            </w:r>
            <w:r w:rsidR="00C657F0">
              <w:rPr>
                <w:noProof/>
                <w:webHidden/>
              </w:rPr>
              <w:fldChar w:fldCharType="separate"/>
            </w:r>
            <w:r w:rsidR="00C657F0">
              <w:rPr>
                <w:noProof/>
                <w:webHidden/>
              </w:rPr>
              <w:t>32</w:t>
            </w:r>
            <w:r w:rsidR="00C657F0">
              <w:rPr>
                <w:noProof/>
                <w:webHidden/>
              </w:rPr>
              <w:fldChar w:fldCharType="end"/>
            </w:r>
          </w:hyperlink>
        </w:p>
        <w:p w14:paraId="0989C49F" w14:textId="79B483E2"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92282901"/>
      <w:r>
        <w:lastRenderedPageBreak/>
        <w:t>Abbildungsverzeichnis</w:t>
      </w:r>
      <w:bookmarkEnd w:id="4"/>
    </w:p>
    <w:p w14:paraId="3708A90D" w14:textId="77777777" w:rsidR="000946AB" w:rsidRDefault="00782F16" w:rsidP="000946AB">
      <w:fldSimple w:instr=" TOC \h \z \c &quot;Abbildung&quot; ">
        <w:r w:rsidR="000946AB">
          <w:rPr>
            <w:b/>
            <w:bCs/>
            <w:noProof/>
          </w:rPr>
          <w:t>Es konnten keine Einträge für ein Abbildungsverzeichnis gefunden werden.</w:t>
        </w:r>
      </w:fldSimple>
      <w:r w:rsidR="000946AB">
        <w:br w:type="page"/>
      </w:r>
    </w:p>
    <w:p w14:paraId="624A32AF" w14:textId="77777777" w:rsidR="000946AB" w:rsidRDefault="000946AB" w:rsidP="000946AB">
      <w:pPr>
        <w:pStyle w:val="berschrift1"/>
      </w:pPr>
      <w:bookmarkStart w:id="5" w:name="_Toc92282902"/>
      <w:r>
        <w:lastRenderedPageBreak/>
        <w:t>Tabellenverzeichnis</w:t>
      </w:r>
      <w:bookmarkEnd w:id="5"/>
    </w:p>
    <w:p w14:paraId="5387510B" w14:textId="77777777" w:rsidR="000946AB" w:rsidRDefault="00782F16" w:rsidP="000946AB">
      <w:fldSimple w:instr=" TOC \h \z \c &quot;Tabelle&quot; ">
        <w:r w:rsidR="000946AB">
          <w:rPr>
            <w:b/>
            <w:bCs/>
            <w:noProof/>
          </w:rPr>
          <w:t>Es konnten keine Einträge für ein Abbildungsverzeichnis gefunden werden.</w:t>
        </w:r>
      </w:fldSimple>
      <w:r w:rsidR="000946AB">
        <w:br w:type="page"/>
      </w:r>
    </w:p>
    <w:p w14:paraId="093CFB4D" w14:textId="77777777" w:rsidR="001E7F2B" w:rsidRDefault="001E7F2B" w:rsidP="00BB176E">
      <w:pPr>
        <w:pStyle w:val="berschrift1"/>
      </w:pPr>
      <w:bookmarkStart w:id="6" w:name="_Toc92282903"/>
      <w:r>
        <w:lastRenderedPageBreak/>
        <w:t>Abkürzungsverzeichnis</w:t>
      </w:r>
      <w:bookmarkEnd w:id="6"/>
    </w:p>
    <w:p w14:paraId="21DFB97D" w14:textId="77777777" w:rsidR="007B0790" w:rsidRDefault="00BB176E" w:rsidP="00BB176E">
      <w:pPr>
        <w:rPr>
          <w:noProof/>
        </w:rPr>
        <w:sectPr w:rsidR="007B0790" w:rsidSect="007B0790">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1EDBBE1D" w14:textId="77777777" w:rsidR="007B0790" w:rsidRDefault="007B0790">
      <w:pPr>
        <w:pStyle w:val="Index1"/>
        <w:tabs>
          <w:tab w:val="right" w:leader="dot" w:pos="9062"/>
        </w:tabs>
        <w:rPr>
          <w:noProof/>
        </w:rPr>
      </w:pPr>
      <w:r>
        <w:rPr>
          <w:noProof/>
        </w:rPr>
        <w:t xml:space="preserve">CDT  </w:t>
      </w:r>
      <w:r w:rsidRPr="00C330F2">
        <w:rPr>
          <w:i/>
          <w:noProof/>
        </w:rPr>
        <w:t>C/C++ Development Toolkit</w:t>
      </w:r>
    </w:p>
    <w:p w14:paraId="6F191FDF" w14:textId="77777777" w:rsidR="007B0790" w:rsidRDefault="007B0790">
      <w:pPr>
        <w:pStyle w:val="Index1"/>
        <w:tabs>
          <w:tab w:val="right" w:leader="dot" w:pos="9062"/>
        </w:tabs>
        <w:rPr>
          <w:noProof/>
        </w:rPr>
      </w:pPr>
      <w:r>
        <w:rPr>
          <w:noProof/>
        </w:rPr>
        <w:t>DevOps  Development und IT Operations</w:t>
      </w:r>
    </w:p>
    <w:p w14:paraId="31E896D6" w14:textId="77777777" w:rsidR="007B0790" w:rsidRDefault="007B0790">
      <w:pPr>
        <w:pStyle w:val="Index1"/>
        <w:tabs>
          <w:tab w:val="right" w:leader="dot" w:pos="9062"/>
        </w:tabs>
        <w:rPr>
          <w:noProof/>
        </w:rPr>
      </w:pPr>
      <w:r>
        <w:rPr>
          <w:noProof/>
        </w:rPr>
        <w:t xml:space="preserve">GUI  </w:t>
      </w:r>
      <w:r w:rsidRPr="00C330F2">
        <w:rPr>
          <w:noProof/>
        </w:rPr>
        <w:t xml:space="preserve"> Graphical User Interface</w:t>
      </w:r>
    </w:p>
    <w:p w14:paraId="42EF6E14" w14:textId="77777777" w:rsidR="007B0790" w:rsidRDefault="007B0790">
      <w:pPr>
        <w:pStyle w:val="Index1"/>
        <w:tabs>
          <w:tab w:val="right" w:leader="dot" w:pos="9062"/>
        </w:tabs>
        <w:rPr>
          <w:noProof/>
        </w:rPr>
      </w:pPr>
      <w:r>
        <w:rPr>
          <w:noProof/>
        </w:rPr>
        <w:t>IDE  Integrated Development Environment</w:t>
      </w:r>
    </w:p>
    <w:p w14:paraId="765EC30A" w14:textId="77777777" w:rsidR="007B0790" w:rsidRDefault="007B0790">
      <w:pPr>
        <w:pStyle w:val="Index1"/>
        <w:tabs>
          <w:tab w:val="right" w:leader="dot" w:pos="9062"/>
        </w:tabs>
        <w:rPr>
          <w:noProof/>
        </w:rPr>
      </w:pPr>
      <w:r>
        <w:rPr>
          <w:noProof/>
        </w:rPr>
        <w:t xml:space="preserve">JRE  </w:t>
      </w:r>
      <w:r w:rsidRPr="00C330F2">
        <w:rPr>
          <w:i/>
          <w:noProof/>
        </w:rPr>
        <w:t>Java Runtime Environment</w:t>
      </w:r>
    </w:p>
    <w:p w14:paraId="2C6D454E" w14:textId="77777777" w:rsidR="007B0790" w:rsidRDefault="007B0790">
      <w:pPr>
        <w:pStyle w:val="Index1"/>
        <w:tabs>
          <w:tab w:val="right" w:leader="dot" w:pos="9062"/>
        </w:tabs>
        <w:rPr>
          <w:noProof/>
        </w:rPr>
      </w:pPr>
      <w:r>
        <w:rPr>
          <w:noProof/>
        </w:rPr>
        <w:t>UML  Unified Modeling Language</w:t>
      </w:r>
    </w:p>
    <w:p w14:paraId="2E197665" w14:textId="77777777" w:rsidR="007B0790" w:rsidRDefault="007B0790" w:rsidP="00BB176E">
      <w:pPr>
        <w:rPr>
          <w:noProof/>
        </w:rPr>
        <w:sectPr w:rsidR="007B0790" w:rsidSect="007B0790">
          <w:type w:val="continuous"/>
          <w:pgSz w:w="11906" w:h="16838"/>
          <w:pgMar w:top="1417" w:right="1417" w:bottom="1134" w:left="1417" w:header="708" w:footer="708" w:gutter="0"/>
          <w:cols w:space="720"/>
          <w:docGrid w:linePitch="360"/>
        </w:sectPr>
      </w:pPr>
    </w:p>
    <w:p w14:paraId="30D7031F" w14:textId="26A1F3FA" w:rsidR="00BB176E" w:rsidRPr="00BB176E" w:rsidRDefault="00BB176E" w:rsidP="00BB176E">
      <w:r>
        <w:fldChar w:fldCharType="end"/>
      </w:r>
    </w:p>
    <w:p w14:paraId="439F8611" w14:textId="77777777" w:rsidR="001E7F2B" w:rsidRDefault="001E7F2B">
      <w:pPr>
        <w:spacing w:after="160" w:line="259" w:lineRule="auto"/>
        <w:jc w:val="left"/>
      </w:pPr>
      <w:r>
        <w:br w:type="page"/>
      </w:r>
    </w:p>
    <w:p w14:paraId="59E710CB" w14:textId="77777777" w:rsidR="001E7F2B" w:rsidRDefault="001E7F2B" w:rsidP="00AB6E5D">
      <w:pPr>
        <w:pStyle w:val="berschrift1"/>
        <w:numPr>
          <w:ilvl w:val="0"/>
          <w:numId w:val="1"/>
        </w:numPr>
      </w:pPr>
      <w:bookmarkStart w:id="7" w:name="_Toc92282904"/>
      <w:r>
        <w:lastRenderedPageBreak/>
        <w:t>Einleitung</w:t>
      </w:r>
      <w:bookmarkEnd w:id="7"/>
    </w:p>
    <w:p w14:paraId="781D1637" w14:textId="77777777" w:rsidR="002F0987" w:rsidRDefault="00E35DA3" w:rsidP="00FB7DB7">
      <w:pPr>
        <w:rPr>
          <w:color w:val="538135" w:themeColor="accent6" w:themeShade="BF"/>
        </w:rPr>
      </w:pPr>
      <w:r>
        <w:rPr>
          <w:color w:val="538135" w:themeColor="accent6" w:themeShade="BF"/>
        </w:rPr>
        <w:t>Die m</w:t>
      </w:r>
      <w:r w:rsidR="005E2F0C" w:rsidRPr="001E7BC1">
        <w:rPr>
          <w:color w:val="538135" w:themeColor="accent6" w:themeShade="BF"/>
        </w:rPr>
        <w:t xml:space="preserve">oderne Softwareentwicklung </w:t>
      </w:r>
      <w:r w:rsidR="008327AD">
        <w:rPr>
          <w:color w:val="538135" w:themeColor="accent6" w:themeShade="BF"/>
        </w:rPr>
        <w:t xml:space="preserve">erfordert </w:t>
      </w:r>
      <w:r>
        <w:rPr>
          <w:color w:val="538135" w:themeColor="accent6" w:themeShade="BF"/>
        </w:rPr>
        <w:t xml:space="preserve">eine Vielzahl </w:t>
      </w:r>
      <w:r w:rsidR="005E2F0C" w:rsidRPr="001E7BC1">
        <w:rPr>
          <w:color w:val="538135" w:themeColor="accent6" w:themeShade="BF"/>
        </w:rPr>
        <w:t>externe</w:t>
      </w:r>
      <w:r>
        <w:rPr>
          <w:color w:val="538135" w:themeColor="accent6" w:themeShade="BF"/>
        </w:rPr>
        <w:t>r</w:t>
      </w:r>
      <w:r w:rsidR="005E2F0C" w:rsidRPr="001E7BC1">
        <w:rPr>
          <w:color w:val="538135" w:themeColor="accent6" w:themeShade="BF"/>
        </w:rPr>
        <w:t xml:space="preserve"> </w:t>
      </w:r>
      <w:r>
        <w:rPr>
          <w:color w:val="538135" w:themeColor="accent6" w:themeShade="BF"/>
        </w:rPr>
        <w:t>Programmierwerkzeuge (</w:t>
      </w:r>
      <w:r w:rsidR="005E2F0C" w:rsidRPr="001E7BC1">
        <w:rPr>
          <w:color w:val="538135" w:themeColor="accent6" w:themeShade="BF"/>
        </w:rPr>
        <w:t>Tools</w:t>
      </w:r>
      <w:r>
        <w:rPr>
          <w:color w:val="538135" w:themeColor="accent6" w:themeShade="BF"/>
        </w:rPr>
        <w:t>)</w:t>
      </w:r>
      <w:r w:rsidR="005E2F0C" w:rsidRPr="001E7BC1">
        <w:rPr>
          <w:color w:val="538135" w:themeColor="accent6" w:themeShade="BF"/>
        </w:rPr>
        <w:t>,</w:t>
      </w:r>
      <w:r w:rsidR="004410DF">
        <w:rPr>
          <w:color w:val="538135" w:themeColor="accent6" w:themeShade="BF"/>
        </w:rPr>
        <w:t xml:space="preserve"> wie </w:t>
      </w:r>
      <w:r w:rsidR="004410DF" w:rsidRPr="001E7BC1">
        <w:rPr>
          <w:color w:val="538135" w:themeColor="accent6" w:themeShade="BF"/>
        </w:rPr>
        <w:t xml:space="preserve">beispielsweise Integrated </w:t>
      </w:r>
      <w:r w:rsidR="004410DF">
        <w:rPr>
          <w:color w:val="538135" w:themeColor="accent6" w:themeShade="BF"/>
        </w:rPr>
        <w:t xml:space="preserve">Development Environments (IDEs), Versionsverwaltungen, </w:t>
      </w:r>
      <w:r w:rsidR="004410DF" w:rsidRPr="001E7BC1">
        <w:rPr>
          <w:color w:val="538135" w:themeColor="accent6" w:themeShade="BF"/>
        </w:rPr>
        <w:t>spezi</w:t>
      </w:r>
      <w:r w:rsidR="004410DF">
        <w:rPr>
          <w:color w:val="538135" w:themeColor="accent6" w:themeShade="BF"/>
        </w:rPr>
        <w:t>elle</w:t>
      </w:r>
      <w:r w:rsidR="004410DF" w:rsidRPr="001E7BC1">
        <w:rPr>
          <w:color w:val="538135" w:themeColor="accent6" w:themeShade="BF"/>
        </w:rPr>
        <w:t xml:space="preserve"> </w:t>
      </w:r>
      <w:r w:rsidR="004410DF">
        <w:rPr>
          <w:color w:val="538135" w:themeColor="accent6" w:themeShade="BF"/>
        </w:rPr>
        <w:t>Build Systeme oder Frameworks,</w:t>
      </w:r>
      <w:r w:rsidR="008327AD">
        <w:rPr>
          <w:color w:val="538135" w:themeColor="accent6" w:themeShade="BF"/>
        </w:rPr>
        <w:t xml:space="preserve"> um den Softwaree</w:t>
      </w:r>
      <w:r w:rsidR="008327AD" w:rsidRPr="008327AD">
        <w:rPr>
          <w:color w:val="538135" w:themeColor="accent6" w:themeShade="BF"/>
        </w:rPr>
        <w:t xml:space="preserve">ntwicklungsprozess professionell </w:t>
      </w:r>
      <w:r w:rsidR="00885674">
        <w:rPr>
          <w:color w:val="538135" w:themeColor="accent6" w:themeShade="BF"/>
        </w:rPr>
        <w:t>gestalten und verwalten zu können</w:t>
      </w:r>
      <w:r w:rsidR="00425A63">
        <w:rPr>
          <w:color w:val="538135" w:themeColor="accent6" w:themeShade="BF"/>
        </w:rPr>
        <w:t>.</w:t>
      </w:r>
    </w:p>
    <w:p w14:paraId="4FE8BA31" w14:textId="37D4C1D7" w:rsidR="00726497" w:rsidRDefault="002F0987" w:rsidP="00FB7DB7">
      <w:pPr>
        <w:rPr>
          <w:color w:val="538135" w:themeColor="accent6" w:themeShade="BF"/>
        </w:rPr>
      </w:pPr>
      <w:r>
        <w:rPr>
          <w:color w:val="538135" w:themeColor="accent6" w:themeShade="BF"/>
        </w:rPr>
        <w:t>Dabei werden d</w:t>
      </w:r>
      <w:r w:rsidR="00111FBE">
        <w:rPr>
          <w:color w:val="538135" w:themeColor="accent6" w:themeShade="BF"/>
        </w:rPr>
        <w:t>iese Tools</w:t>
      </w:r>
      <w:r>
        <w:rPr>
          <w:color w:val="538135" w:themeColor="accent6" w:themeShade="BF"/>
        </w:rPr>
        <w:t xml:space="preserve"> </w:t>
      </w:r>
      <w:r w:rsidR="00111FBE">
        <w:rPr>
          <w:color w:val="538135" w:themeColor="accent6" w:themeShade="BF"/>
        </w:rPr>
        <w:t>nacheinander an bestimmten Stellen in dem Entwicklungsprozess eingesetzt, um spezifische Aufgaben zu lösen.</w:t>
      </w:r>
      <w:r>
        <w:rPr>
          <w:color w:val="538135" w:themeColor="accent6" w:themeShade="BF"/>
        </w:rPr>
        <w:t xml:space="preserve"> </w:t>
      </w:r>
    </w:p>
    <w:p w14:paraId="107C14B0" w14:textId="7082F90C" w:rsidR="00F02138" w:rsidRDefault="00D07759" w:rsidP="00394170">
      <w:pPr>
        <w:rPr>
          <w:color w:val="538135" w:themeColor="accent6" w:themeShade="BF"/>
        </w:rPr>
      </w:pPr>
      <w:r>
        <w:rPr>
          <w:color w:val="538135" w:themeColor="accent6" w:themeShade="BF"/>
        </w:rPr>
        <w:t>In der Praxis</w:t>
      </w:r>
      <w:r w:rsidR="005E2F0C" w:rsidRPr="001E7BC1">
        <w:rPr>
          <w:color w:val="538135" w:themeColor="accent6" w:themeShade="BF"/>
        </w:rPr>
        <w:t xml:space="preserve"> </w:t>
      </w:r>
      <w:r w:rsidR="004410DF">
        <w:rPr>
          <w:color w:val="538135" w:themeColor="accent6" w:themeShade="BF"/>
        </w:rPr>
        <w:t xml:space="preserve">werden die Tools </w:t>
      </w:r>
      <w:r>
        <w:rPr>
          <w:color w:val="538135" w:themeColor="accent6" w:themeShade="BF"/>
        </w:rPr>
        <w:t>dabei</w:t>
      </w:r>
      <w:r w:rsidR="00885674">
        <w:rPr>
          <w:color w:val="538135" w:themeColor="accent6" w:themeShade="BF"/>
        </w:rPr>
        <w:t xml:space="preserve"> </w:t>
      </w:r>
      <w:r w:rsidR="004410DF">
        <w:rPr>
          <w:color w:val="538135" w:themeColor="accent6" w:themeShade="BF"/>
        </w:rPr>
        <w:t>zu einer sogenannten Werkzeugkette (Toolchain)</w:t>
      </w:r>
      <w:r w:rsidR="00885674">
        <w:rPr>
          <w:color w:val="538135" w:themeColor="accent6" w:themeShade="BF"/>
        </w:rPr>
        <w:t xml:space="preserve"> miteinander</w:t>
      </w:r>
      <w:r w:rsidR="004410DF">
        <w:rPr>
          <w:color w:val="538135" w:themeColor="accent6" w:themeShade="BF"/>
        </w:rPr>
        <w:t xml:space="preserve"> verknüpft,</w:t>
      </w:r>
      <w:r w:rsidR="00FC7200">
        <w:rPr>
          <w:color w:val="538135" w:themeColor="accent6" w:themeShade="BF"/>
        </w:rPr>
        <w:t xml:space="preserve"> </w:t>
      </w:r>
      <w:r w:rsidR="004410DF">
        <w:rPr>
          <w:color w:val="538135" w:themeColor="accent6" w:themeShade="BF"/>
        </w:rPr>
        <w:t>um einzelne Prozesse in der Softwareentwicklung zu automatisiere</w:t>
      </w:r>
      <w:r w:rsidR="00F5668D">
        <w:rPr>
          <w:color w:val="538135" w:themeColor="accent6" w:themeShade="BF"/>
        </w:rPr>
        <w:t>n.</w:t>
      </w:r>
      <w:r w:rsidR="00885674">
        <w:rPr>
          <w:color w:val="538135" w:themeColor="accent6" w:themeShade="BF"/>
        </w:rPr>
        <w:t xml:space="preserve"> </w:t>
      </w:r>
    </w:p>
    <w:p w14:paraId="6B993A71" w14:textId="77C5F94E" w:rsidR="00111FBE" w:rsidRDefault="00111FBE" w:rsidP="00394170">
      <w:pPr>
        <w:rPr>
          <w:color w:val="538135" w:themeColor="accent6" w:themeShade="BF"/>
        </w:rPr>
      </w:pPr>
      <w:r>
        <w:rPr>
          <w:color w:val="538135" w:themeColor="accent6" w:themeShade="BF"/>
        </w:rPr>
        <w:t>…d</w:t>
      </w:r>
      <w:r w:rsidR="00FD1EAF">
        <w:rPr>
          <w:color w:val="538135" w:themeColor="accent6" w:themeShade="BF"/>
        </w:rPr>
        <w:t>adur</w:t>
      </w:r>
      <w:r>
        <w:rPr>
          <w:color w:val="538135" w:themeColor="accent6" w:themeShade="BF"/>
        </w:rPr>
        <w:t>ch können einzelne Prozesse in dem gesamten Entwicklungsprozess automatisiert werden.</w:t>
      </w:r>
    </w:p>
    <w:p w14:paraId="03326EB8" w14:textId="77777777" w:rsidR="005E2F0C" w:rsidRPr="001E7BC1" w:rsidRDefault="00FA58DA" w:rsidP="005E2F0C">
      <w:pPr>
        <w:rPr>
          <w:color w:val="538135" w:themeColor="accent6" w:themeShade="BF"/>
        </w:rPr>
      </w:pPr>
      <w:r>
        <w:rPr>
          <w:color w:val="538135" w:themeColor="accent6" w:themeShade="BF"/>
        </w:rPr>
        <w:t xml:space="preserve">Allerdings erfüllen </w:t>
      </w:r>
      <w:r w:rsidR="005E2F0C" w:rsidRPr="001E7BC1">
        <w:rPr>
          <w:color w:val="538135" w:themeColor="accent6" w:themeShade="BF"/>
        </w:rPr>
        <w:t xml:space="preserve">die </w:t>
      </w:r>
      <w:r>
        <w:rPr>
          <w:color w:val="538135" w:themeColor="accent6" w:themeShade="BF"/>
        </w:rPr>
        <w:t xml:space="preserve">Tools </w:t>
      </w:r>
      <w:r w:rsidR="001F41CD">
        <w:rPr>
          <w:color w:val="538135" w:themeColor="accent6" w:themeShade="BF"/>
        </w:rPr>
        <w:t xml:space="preserve">nicht immer </w:t>
      </w:r>
      <w:r w:rsidR="00F5668D">
        <w:rPr>
          <w:color w:val="538135" w:themeColor="accent6" w:themeShade="BF"/>
        </w:rPr>
        <w:t>allen</w:t>
      </w:r>
      <w:r w:rsidR="005E2F0C" w:rsidRPr="001E7BC1">
        <w:rPr>
          <w:color w:val="538135" w:themeColor="accent6" w:themeShade="BF"/>
        </w:rPr>
        <w:t xml:space="preserve"> </w:t>
      </w:r>
      <w:r w:rsidR="001F41CD">
        <w:rPr>
          <w:color w:val="538135" w:themeColor="accent6" w:themeShade="BF"/>
        </w:rPr>
        <w:t>Ansprüchen</w:t>
      </w:r>
      <w:r w:rsidR="005E2F0C" w:rsidRPr="001E7BC1">
        <w:rPr>
          <w:color w:val="538135" w:themeColor="accent6" w:themeShade="BF"/>
        </w:rPr>
        <w:t xml:space="preserve"> </w:t>
      </w:r>
      <w:r w:rsidR="00F5668D">
        <w:rPr>
          <w:color w:val="538135" w:themeColor="accent6" w:themeShade="BF"/>
        </w:rPr>
        <w:t>eines</w:t>
      </w:r>
      <w:r w:rsidR="005E2F0C" w:rsidRPr="001E7BC1">
        <w:rPr>
          <w:color w:val="538135" w:themeColor="accent6" w:themeShade="BF"/>
        </w:rPr>
        <w:t xml:space="preserve"> Software</w:t>
      </w:r>
      <w:r>
        <w:rPr>
          <w:color w:val="538135" w:themeColor="accent6" w:themeShade="BF"/>
        </w:rPr>
        <w:t>entwickler</w:t>
      </w:r>
      <w:r w:rsidR="00F5668D">
        <w:rPr>
          <w:color w:val="538135" w:themeColor="accent6" w:themeShade="BF"/>
        </w:rPr>
        <w:t>s</w:t>
      </w:r>
      <w:r w:rsidR="005E2F0C" w:rsidRPr="001E7BC1">
        <w:rPr>
          <w:color w:val="538135" w:themeColor="accent6" w:themeShade="BF"/>
        </w:rPr>
        <w:t>. Eines dieser Probleme ist...</w:t>
      </w:r>
    </w:p>
    <w:p w14:paraId="40CE46F6" w14:textId="77777777" w:rsidR="006251B7" w:rsidRDefault="00891571" w:rsidP="00D062C6">
      <w:r>
        <w:t xml:space="preserve">In vielen </w:t>
      </w:r>
      <w:r w:rsidR="005F14DE">
        <w:t>Berufsfeldern</w:t>
      </w:r>
      <w:r>
        <w:t xml:space="preserve"> wäre die Arbeit ohne </w:t>
      </w:r>
      <w:r w:rsidR="005F14DE">
        <w:t>spezielle</w:t>
      </w:r>
      <w:r>
        <w:t xml:space="preserve"> Werkzeuge </w:t>
      </w:r>
      <w:r w:rsidR="00D062C6">
        <w:t>undenkbar</w:t>
      </w:r>
      <w:r>
        <w:t>.</w:t>
      </w:r>
      <w:r w:rsidR="005F14DE">
        <w:t xml:space="preserve"> Eines dieser Berufsfelder ist die Softwareentwicklung</w:t>
      </w:r>
      <w:r w:rsidR="00D062C6">
        <w:t xml:space="preserve">. Für eine professionelle Softwareentwicklung werden heutzutage </w:t>
      </w:r>
      <w:r w:rsidR="002D46DE">
        <w:t xml:space="preserve">nämlich </w:t>
      </w:r>
      <w:r w:rsidR="00D062C6">
        <w:t xml:space="preserve">viele verschiedene Programmierwerkzeuge (Tools) eingesetzt, </w:t>
      </w:r>
      <w:r w:rsidR="00BE3DBB">
        <w:t xml:space="preserve">die den </w:t>
      </w:r>
      <w:r w:rsidR="002D46DE" w:rsidRPr="002D46DE">
        <w:t>Software-Entwicklungsprozess optimal unterstützen und beherrschbar machen</w:t>
      </w:r>
      <w:r w:rsidR="00BE3DBB">
        <w:t>.</w:t>
      </w:r>
    </w:p>
    <w:p w14:paraId="44851519" w14:textId="77777777" w:rsidR="00F5668D" w:rsidRDefault="00FB2BE7" w:rsidP="0095538D">
      <w:r>
        <w:t xml:space="preserve">In dieser Bachelorarbeit geht es um die Entwicklung </w:t>
      </w:r>
      <w:r w:rsidR="00177A47">
        <w:t xml:space="preserve">eines solchen Tools. </w:t>
      </w:r>
      <w:r w:rsidR="00276565">
        <w:t xml:space="preserve">Der Projekt-Konfigurator ist ein </w:t>
      </w:r>
      <w:r w:rsidR="007C3FAD">
        <w:t xml:space="preserve">spezielles </w:t>
      </w:r>
      <w:r w:rsidR="00276565">
        <w:t>Werkzeug</w:t>
      </w:r>
      <w:r>
        <w:t xml:space="preserve"> </w:t>
      </w:r>
      <w:r w:rsidR="00E03069">
        <w:t xml:space="preserve">für die Softwareentwicklung. </w:t>
      </w:r>
      <w:r w:rsidR="00177A47">
        <w:t xml:space="preserve">Es soll Softwareentwicklern dabei helfen Softwareprojekte, basierend auf einem Projekt-Template </w:t>
      </w:r>
      <w:r w:rsidR="0095538D">
        <w:t xml:space="preserve">zu </w:t>
      </w:r>
      <w:r w:rsidR="00177A47">
        <w:t>erstellen und</w:t>
      </w:r>
      <w:r w:rsidR="0095538D">
        <w:t xml:space="preserve"> zu</w:t>
      </w:r>
      <w:r w:rsidR="00177A47">
        <w:t xml:space="preserve"> </w:t>
      </w:r>
      <w:r w:rsidR="0095538D">
        <w:t>aktualisieren</w:t>
      </w:r>
      <w:r w:rsidR="00177A47">
        <w:t xml:space="preserve">. </w:t>
      </w:r>
      <w:r w:rsidR="0095538D">
        <w:t>Das Template-Projekt ist dabei einfach ein Ordner auf dem Computer mit einer gewissen Ordnerstruktur. Diese Ordnerstruktur setzt sich aus verschiedenen Unterordnern und Dateien zusammen.</w:t>
      </w:r>
    </w:p>
    <w:p w14:paraId="408746BC" w14:textId="77777777" w:rsidR="00177A47" w:rsidRDefault="00F5668D" w:rsidP="0095538D">
      <w:r>
        <w:rPr>
          <w:color w:val="538135" w:themeColor="accent6" w:themeShade="BF"/>
        </w:rPr>
        <w:t xml:space="preserve">Je nach Anwendungsfall können Toolchains aus unterschiedlichen Tools aufgebaut sein. Die größte Verwendung finden Toolchains jedoch in der Umsetzung der </w:t>
      </w:r>
      <w:r w:rsidRPr="00D32C04">
        <w:rPr>
          <w:color w:val="538135" w:themeColor="accent6" w:themeShade="BF"/>
        </w:rPr>
        <w:t>Continuous Integration</w:t>
      </w:r>
      <w:r>
        <w:rPr>
          <w:color w:val="538135" w:themeColor="accent6" w:themeShade="BF"/>
        </w:rPr>
        <w:t xml:space="preserve"> und Continuous Delivery (CI/CD) Methode.</w:t>
      </w:r>
      <w:r w:rsidR="0095538D">
        <w:t xml:space="preserve"> </w:t>
      </w:r>
    </w:p>
    <w:p w14:paraId="20B16E4B" w14:textId="77777777" w:rsidR="00091287" w:rsidRPr="009F79AE" w:rsidRDefault="00196E2A" w:rsidP="00F82A3A">
      <w:pPr>
        <w:pStyle w:val="berschrift2"/>
        <w:numPr>
          <w:ilvl w:val="1"/>
          <w:numId w:val="1"/>
        </w:numPr>
        <w:rPr>
          <w:color w:val="FF0000"/>
        </w:rPr>
      </w:pPr>
      <w:bookmarkStart w:id="8" w:name="_Toc92282905"/>
      <w:r w:rsidRPr="009F79AE">
        <w:rPr>
          <w:color w:val="FF0000"/>
        </w:rPr>
        <w:lastRenderedPageBreak/>
        <w:t>Nutzen dieser Bachelorarbeit</w:t>
      </w:r>
      <w:bookmarkEnd w:id="8"/>
    </w:p>
    <w:p w14:paraId="51E0FE79" w14:textId="77777777" w:rsidR="00A37C21" w:rsidRPr="009F79AE" w:rsidRDefault="00EE32A8" w:rsidP="00EE32A8">
      <w:pPr>
        <w:rPr>
          <w:color w:val="FF0000"/>
        </w:rPr>
      </w:pPr>
      <w:r w:rsidRPr="009F79AE">
        <w:rPr>
          <w:color w:val="FF0000"/>
        </w:rPr>
        <w:t xml:space="preserve">Diese Abschlussarbeit löst </w:t>
      </w:r>
      <w:r w:rsidR="0095538D" w:rsidRPr="009F79AE">
        <w:rPr>
          <w:color w:val="FF0000"/>
        </w:rPr>
        <w:t>ein</w:t>
      </w:r>
      <w:r w:rsidRPr="009F79AE">
        <w:rPr>
          <w:color w:val="FF0000"/>
        </w:rPr>
        <w:t xml:space="preserve"> spezifi</w:t>
      </w:r>
      <w:r w:rsidR="00F82A3A" w:rsidRPr="009F79AE">
        <w:rPr>
          <w:color w:val="FF0000"/>
        </w:rPr>
        <w:t>sche</w:t>
      </w:r>
      <w:r w:rsidR="0095538D" w:rsidRPr="009F79AE">
        <w:rPr>
          <w:color w:val="FF0000"/>
        </w:rPr>
        <w:t xml:space="preserve">s Problem der Abteilung Anwendungsentwicklung </w:t>
      </w:r>
      <w:r w:rsidR="00196E2A" w:rsidRPr="009F79AE">
        <w:rPr>
          <w:color w:val="FF0000"/>
        </w:rPr>
        <w:t xml:space="preserve">von der </w:t>
      </w:r>
      <w:r w:rsidR="0095538D" w:rsidRPr="009F79AE">
        <w:rPr>
          <w:color w:val="FF0000"/>
        </w:rPr>
        <w:t xml:space="preserve">Hahn-Schickard Gesellschaft in Villingen-Schwenningen. </w:t>
      </w:r>
      <w:r w:rsidR="00196E2A" w:rsidRPr="009F79AE">
        <w:rPr>
          <w:color w:val="FF0000"/>
        </w:rPr>
        <w:t>Das Problem bezieht sich hierbei auf die Initialisierung bzw. Aktualisierung eines bestehenden Projektes durch ein existierendes Template.</w:t>
      </w:r>
      <w:r w:rsidR="00195C2C" w:rsidRPr="009F79AE">
        <w:rPr>
          <w:color w:val="FF0000"/>
        </w:rPr>
        <w:t xml:space="preserve"> </w:t>
      </w:r>
      <w:r w:rsidRPr="009F79AE">
        <w:rPr>
          <w:color w:val="FF0000"/>
        </w:rPr>
        <w:t xml:space="preserve">Das Problem soll </w:t>
      </w:r>
      <w:r w:rsidR="00195C2C" w:rsidRPr="009F79AE">
        <w:rPr>
          <w:color w:val="FF0000"/>
        </w:rPr>
        <w:t xml:space="preserve">durch den in Abschnitt 1 beschriebene Projekt-Konfigurator gelöst werden. </w:t>
      </w:r>
    </w:p>
    <w:p w14:paraId="3F8F4FE2" w14:textId="77777777" w:rsidR="00091287" w:rsidRDefault="00091287" w:rsidP="00196E2A">
      <w:pPr>
        <w:pStyle w:val="berschrift2"/>
        <w:numPr>
          <w:ilvl w:val="1"/>
          <w:numId w:val="1"/>
        </w:numPr>
      </w:pPr>
      <w:bookmarkStart w:id="9" w:name="_Toc92282906"/>
      <w:r>
        <w:t>Die Problemstellung</w:t>
      </w:r>
      <w:bookmarkEnd w:id="9"/>
    </w:p>
    <w:p w14:paraId="77F86877" w14:textId="77777777" w:rsidR="001E7BC1" w:rsidRPr="001E7BC1" w:rsidRDefault="001E7BC1" w:rsidP="001E7BC1">
      <w:pPr>
        <w:rPr>
          <w:color w:val="538135" w:themeColor="accent6" w:themeShade="BF"/>
        </w:rPr>
      </w:pPr>
      <w:r w:rsidRPr="001E7BC1">
        <w:rPr>
          <w:color w:val="538135" w:themeColor="accent6" w:themeShade="BF"/>
        </w:rPr>
        <w:t>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 Es ist kein unwahrscheinliches Szenario, dass sich das Layout oder die Tools dieser Projekte im Laufe der Zeit mit zunehmendem Entwicklungswissen ändern und daher zu einer Aktualisierung auffordern. Dies manuell zu tun, kann eine mühsame Aufgabe sein, insbesondere wenn es eine große Anzahl dieser Module gibt, sowie fehleranfällig. Um dieses Problem zu lindern, könnte eine grafische Benutzeroberfläche (GUI) verwendet werden, um die Projektlayoutänderungen auf einfache und leicht verständliche Weise auf jedes Modul anzuwenden. Diese Benutzeroberfläche sollte...</w:t>
      </w:r>
    </w:p>
    <w:p w14:paraId="0FCC957E" w14:textId="77777777" w:rsidR="006956B0" w:rsidRDefault="00E072E7" w:rsidP="00E072E7">
      <w:r>
        <w:t xml:space="preserve">Die Abteilung Anwendungsentwicklung arbeitet </w:t>
      </w:r>
      <w:r w:rsidR="002B5410">
        <w:t>täglich an vielen verschiedenen Softwareprojekten. Jedes Softwareprojekt</w:t>
      </w:r>
      <w:r>
        <w:t xml:space="preserve">, besitzt </w:t>
      </w:r>
      <w:r w:rsidR="002B5410">
        <w:t>dabei</w:t>
      </w:r>
      <w:r w:rsidR="006956B0">
        <w:t>,</w:t>
      </w:r>
      <w:r w:rsidR="002B5410">
        <w:t xml:space="preserve"> </w:t>
      </w:r>
      <w:r>
        <w:t>je nach Programmiersprache</w:t>
      </w:r>
      <w:r w:rsidR="006956B0">
        <w:t>,</w:t>
      </w:r>
      <w:r>
        <w:t xml:space="preserve"> eine exakte Vorgabe über die</w:t>
      </w:r>
      <w:r w:rsidR="006956B0">
        <w:t xml:space="preserve"> Basis der zu verwendenden</w:t>
      </w:r>
      <w:r>
        <w:t xml:space="preserve"> Verzeichnisstruktur. </w:t>
      </w:r>
      <w:r w:rsidR="009C0870">
        <w:t>Das bedeutet, dass jedes Softwareprojekt</w:t>
      </w:r>
      <w:r w:rsidR="006956B0">
        <w:t>,</w:t>
      </w:r>
      <w:r w:rsidR="009C0870">
        <w:t xml:space="preserve"> einer Programmiersprache</w:t>
      </w:r>
      <w:r w:rsidR="006956B0">
        <w:t>, nach der Initialisierung dieselbe</w:t>
      </w:r>
      <w:r w:rsidR="009C0870">
        <w:t xml:space="preserve"> Ordnerstruktur </w:t>
      </w:r>
      <w:r w:rsidR="006956B0">
        <w:t>aufweist</w:t>
      </w:r>
      <w:r w:rsidR="009C0870">
        <w:t xml:space="preserve">. </w:t>
      </w:r>
      <w:r w:rsidR="006956B0">
        <w:t>Inwiefern die Ordnerstruktur jedes Softwareprojekts in ihrer Entwicklungszeit ausgebaut wird (wie viele Dateien also hinzugefügt und bearbeitet werden), ist für jedes Softwareprojekt spezifisch. Allerdings darf</w:t>
      </w:r>
      <w:r w:rsidR="006956B0" w:rsidRPr="006956B0">
        <w:t xml:space="preserve"> </w:t>
      </w:r>
      <w:r w:rsidR="006956B0">
        <w:t xml:space="preserve">sich dabei die Grundstruktur des Projekts nicht ändern. </w:t>
      </w:r>
    </w:p>
    <w:p w14:paraId="368FCAC8" w14:textId="77777777" w:rsidR="00F164C2" w:rsidRDefault="00F164C2" w:rsidP="00E072E7">
      <w:r>
        <w:t xml:space="preserve">Wenn ein Mitarbeiter der Abteilung Anwendungsentwicklung nun ein neues Softwareprojekt erstellen will, </w:t>
      </w:r>
      <w:r w:rsidR="00132E5B">
        <w:t xml:space="preserve">muss dieser erst einmal wissen wie die Verzeichnisstruktur </w:t>
      </w:r>
      <w:r w:rsidR="00B5626F">
        <w:t>für die jeweilige Programmiersprache des Projekts</w:t>
      </w:r>
      <w:r w:rsidR="00132E5B">
        <w:t xml:space="preserve"> </w:t>
      </w:r>
      <w:r w:rsidR="00B5626F">
        <w:t>aufgebaut ist</w:t>
      </w:r>
      <w:r w:rsidR="00132E5B">
        <w:t xml:space="preserve">. </w:t>
      </w:r>
      <w:r w:rsidR="00B5626F">
        <w:lastRenderedPageBreak/>
        <w:t xml:space="preserve">Kennt der Mitarbeiter die Struktur, muss er diese auf dem Computer manuell nachbauen. Das heißt, der Mitarbeiter muss manuell alle nötigen Ordern und Dateien in der richtigen Ordnerstruktur erstellen. Kennt der Mitarbeiter die Struktur jedoch nicht, muss der Mitarbeiter diese erst herausfinden. </w:t>
      </w:r>
    </w:p>
    <w:p w14:paraId="4563237D" w14:textId="77777777" w:rsidR="002541E7" w:rsidRDefault="00B5626F" w:rsidP="00E072E7">
      <w:r>
        <w:t xml:space="preserve">Um dieses Problem zu umgehen, besitzt die Abteilung für die meisten Softwareprojekte einer Programmiersprache ein vorgefertigtes Template-Projekt. Die Template-Projekte sind in den vorgegebenen Verzeichnisstrukturen aufgebaut und besitzen alle notwenigen Order bzw. Dateien. </w:t>
      </w:r>
      <w:r w:rsidR="00D55B0D">
        <w:t xml:space="preserve">Die meisten Dateien sind </w:t>
      </w:r>
      <w:r w:rsidR="002541E7">
        <w:t>so aufgebaut, dass</w:t>
      </w:r>
      <w:r w:rsidR="00D55B0D">
        <w:t xml:space="preserve"> erstellte Projekte </w:t>
      </w:r>
      <w:r w:rsidR="002541E7">
        <w:t xml:space="preserve">diese </w:t>
      </w:r>
      <w:r w:rsidR="00D55B0D">
        <w:t xml:space="preserve">ohne </w:t>
      </w:r>
      <w:r w:rsidR="008F4F3B">
        <w:t xml:space="preserve">Veränderungen </w:t>
      </w:r>
      <w:r w:rsidR="00D55B0D">
        <w:t xml:space="preserve">benutzen können. Allerdings beinhalten einige Dateien Platzhalter, die bei </w:t>
      </w:r>
      <w:r w:rsidR="008F4F3B">
        <w:t>der</w:t>
      </w:r>
      <w:r w:rsidR="00D55B0D">
        <w:t xml:space="preserve"> Projekterste</w:t>
      </w:r>
      <w:r w:rsidR="008F4F3B">
        <w:t>llung mit den</w:t>
      </w:r>
      <w:r w:rsidR="008F4F3B" w:rsidRPr="00CC0029">
        <w:t xml:space="preserve"> Metadaten</w:t>
      </w:r>
      <w:r w:rsidR="008F4F3B">
        <w:t xml:space="preserve"> eines </w:t>
      </w:r>
      <w:r w:rsidR="00D55B0D">
        <w:t>Software</w:t>
      </w:r>
      <w:r w:rsidR="008F4F3B">
        <w:t>projekts ersetzt werden müssen.</w:t>
      </w:r>
      <w:r w:rsidR="002541E7">
        <w:t xml:space="preserve"> Ohne diese Bearbeitungen, haben die Entwickler der Abteilung nur eine exakte Kopie eines Template-Projektes – das erstellte Softwareprojekt würde bis dato also noch kein reales Projekt repräsentieren.</w:t>
      </w:r>
    </w:p>
    <w:p w14:paraId="07553B2B" w14:textId="77777777" w:rsidR="00CC0029" w:rsidRPr="00CC0029" w:rsidRDefault="00CC0029" w:rsidP="00CC0029">
      <w:pPr>
        <w:pStyle w:val="berschrift3"/>
        <w:numPr>
          <w:ilvl w:val="2"/>
          <w:numId w:val="1"/>
        </w:numPr>
      </w:pPr>
      <w:bookmarkStart w:id="10" w:name="_Toc92282907"/>
      <w:r>
        <w:t>Die Projekterstellung</w:t>
      </w:r>
      <w:bookmarkEnd w:id="10"/>
    </w:p>
    <w:p w14:paraId="6BCBA268" w14:textId="77777777" w:rsidR="0000404A" w:rsidRDefault="00810FE6" w:rsidP="00E072E7">
      <w:r>
        <w:t xml:space="preserve">Die Projekterstellung mithilfe des </w:t>
      </w:r>
      <w:r w:rsidR="0000404A">
        <w:t xml:space="preserve">beschriebenen </w:t>
      </w:r>
      <w:r>
        <w:t>Template-Projekt</w:t>
      </w:r>
      <w:r w:rsidR="0000404A">
        <w:t>e</w:t>
      </w:r>
      <w:r>
        <w:t>s ist das erste große Problem dieser Bachelorarbeit.</w:t>
      </w:r>
      <w:r w:rsidR="0000404A">
        <w:t xml:space="preserve"> Denn um ein neues Softwareprojekt zu erstellen, müssen die Mitarbeiter das passende Template-Projekt kopieren und die Platzhalter mit den Metadaten des Projekts bearbeiten. Jedoch müssen die </w:t>
      </w:r>
      <w:r w:rsidR="00D55B0D">
        <w:t>Mitarbeiter vor der Bearbeitung wissen, welche Template-Dateien Platzhalter beinhalten und an welchen Stellen sie</w:t>
      </w:r>
      <w:r w:rsidR="0000404A">
        <w:t xml:space="preserve"> sich</w:t>
      </w:r>
      <w:r w:rsidR="00D55B0D">
        <w:t xml:space="preserve"> </w:t>
      </w:r>
      <w:r w:rsidR="002576C8">
        <w:t xml:space="preserve">in der Template-Datei </w:t>
      </w:r>
      <w:r w:rsidR="0000404A">
        <w:t>befinden</w:t>
      </w:r>
      <w:r w:rsidR="002576C8">
        <w:t xml:space="preserve">. Wenn die Mitarbeiter dies nicht wissen, </w:t>
      </w:r>
      <w:r w:rsidR="0000404A">
        <w:t>müssen sie das, vor der Bearbeitung</w:t>
      </w:r>
      <w:r w:rsidR="002576C8">
        <w:t xml:space="preserve"> herausfinden. Wenn sie es allerdings wissen, müssen sie jede </w:t>
      </w:r>
      <w:r w:rsidR="0000404A">
        <w:t>zu bearbeitende</w:t>
      </w:r>
      <w:r w:rsidR="002576C8">
        <w:t xml:space="preserve"> Datei manuell öffnen und alle Platzhalter </w:t>
      </w:r>
      <w:r w:rsidR="0000404A">
        <w:t>eigenständig ersetzen</w:t>
      </w:r>
      <w:r w:rsidR="002576C8">
        <w:t>.</w:t>
      </w:r>
      <w:r w:rsidR="008F4F3B">
        <w:t xml:space="preserve"> </w:t>
      </w:r>
    </w:p>
    <w:p w14:paraId="7E225C0D" w14:textId="77777777" w:rsidR="0000404A" w:rsidRDefault="002576C8" w:rsidP="0000404A">
      <w:r>
        <w:t>Ein Beispiel:</w:t>
      </w:r>
      <w:r w:rsidR="00E072E7">
        <w:t xml:space="preserve"> Wenn ein Entwickler den Namen eines Projekts bearbeiten/ändern möchte, muss er den Projektnamen manuell in dem Readme-Titel, in den Buildscript-Variablen und der Dokumentierung des Projekts ändern.</w:t>
      </w:r>
      <w:r>
        <w:t xml:space="preserve"> Das sind drei Dateien die der Entwickler nur für den Projektnamen öffnen und bearbeiten muss.</w:t>
      </w:r>
    </w:p>
    <w:p w14:paraId="07324AB3" w14:textId="77777777" w:rsidR="0000404A" w:rsidRDefault="0000404A" w:rsidP="0000404A">
      <w:r>
        <w:t>Dieses Vorgehen ist im gleichen Maße zeitaufwändig wie fehleranfällig</w:t>
      </w:r>
      <w:r w:rsidR="00CC0029">
        <w:t>.</w:t>
      </w:r>
    </w:p>
    <w:p w14:paraId="2F685EC4" w14:textId="77777777" w:rsidR="00CC0029" w:rsidRPr="00CC0029" w:rsidRDefault="00CC0029" w:rsidP="00CC0029">
      <w:pPr>
        <w:pStyle w:val="berschrift3"/>
        <w:numPr>
          <w:ilvl w:val="2"/>
          <w:numId w:val="1"/>
        </w:numPr>
      </w:pPr>
      <w:bookmarkStart w:id="11" w:name="_Toc92282908"/>
      <w:r>
        <w:t>Die Projektaktualisierung</w:t>
      </w:r>
      <w:bookmarkEnd w:id="11"/>
    </w:p>
    <w:p w14:paraId="52083F59" w14:textId="77777777" w:rsidR="00D95C36" w:rsidRDefault="0000404A" w:rsidP="00E072E7">
      <w:r>
        <w:t>Das zweite große Problem dieser Bachelorarbeit ist</w:t>
      </w:r>
      <w:r w:rsidR="00D95C36">
        <w:t xml:space="preserve">, dass ein Template-Projekte jederzeit aktualisiert werden kann. Die Entwickler können jederzeit bestimmte </w:t>
      </w:r>
      <w:r w:rsidR="00D95C36">
        <w:lastRenderedPageBreak/>
        <w:t>Order/Dateien des Template-Projektes überarbeiten, oder ihm neue Order/Dateien hinzufügen.</w:t>
      </w:r>
    </w:p>
    <w:p w14:paraId="21731160" w14:textId="77777777" w:rsidR="00D95C36" w:rsidRDefault="00804899" w:rsidP="00E072E7">
      <w:r>
        <w:t>Die Problematik hierbei ist, dass d</w:t>
      </w:r>
      <w:r w:rsidR="00D95C36">
        <w:t xml:space="preserve">iese Änderungen im Anschluss auf alle bestehenden Softwareprojekte, die aus dem veränderten Template-Projekt entstanden sind, </w:t>
      </w:r>
      <w:r>
        <w:t xml:space="preserve">übertragen werden müssen. Dazu müssen die Entwickler jedes dieser Softwareprojekte manuell auf dem Computer öffnen und </w:t>
      </w:r>
      <w:r w:rsidR="00537A63">
        <w:t xml:space="preserve">in diesen </w:t>
      </w:r>
      <w:r>
        <w:t xml:space="preserve">die </w:t>
      </w:r>
      <w:r w:rsidR="00537A63">
        <w:t xml:space="preserve">gleichen </w:t>
      </w:r>
      <w:r>
        <w:t xml:space="preserve">Änderungen </w:t>
      </w:r>
      <w:r w:rsidR="00537A63">
        <w:t>vornehmen, die sie davor im Template-Projekt durchgeführt haben</w:t>
      </w:r>
      <w:r>
        <w:t>.</w:t>
      </w:r>
    </w:p>
    <w:p w14:paraId="566E53C2" w14:textId="77777777" w:rsidR="00804899" w:rsidRDefault="00804899" w:rsidP="00E072E7">
      <w:r>
        <w:t>Dieses Vorgehen ist wie im vorherigen Abschnitt extrem zeitaufwändig und fehleranfällig.</w:t>
      </w:r>
    </w:p>
    <w:p w14:paraId="6190290B" w14:textId="77777777" w:rsidR="00091287" w:rsidRDefault="003F6090" w:rsidP="00196E2A">
      <w:pPr>
        <w:pStyle w:val="berschrift2"/>
        <w:numPr>
          <w:ilvl w:val="1"/>
          <w:numId w:val="1"/>
        </w:numPr>
      </w:pPr>
      <w:bookmarkStart w:id="12" w:name="_Toc92282909"/>
      <w:r>
        <w:t>Ziel dieser Bachelorarbeit</w:t>
      </w:r>
      <w:bookmarkEnd w:id="12"/>
    </w:p>
    <w:p w14:paraId="72837697" w14:textId="77777777" w:rsidR="003444D7" w:rsidRDefault="002E5D69" w:rsidP="000214B4">
      <w:r>
        <w:t xml:space="preserve">Das Ziel dieser Bachelorarbeit ist die </w:t>
      </w:r>
      <w:r w:rsidR="0087544B">
        <w:t>Konzeption und Implementierung</w:t>
      </w:r>
      <w:r>
        <w:t xml:space="preserve"> eines Projekt-Konfigurators, der die beschriebenen Probleme in Abschnitt 1.2.1 und Abschnitt 1.2.2</w:t>
      </w:r>
      <w:r w:rsidR="00E47277">
        <w:t xml:space="preserve"> löst. </w:t>
      </w:r>
    </w:p>
    <w:p w14:paraId="386978C4" w14:textId="77777777" w:rsidR="00CA3752" w:rsidRDefault="00DE7E00" w:rsidP="00E072E7">
      <w:r>
        <w:t>D</w:t>
      </w:r>
      <w:r w:rsidR="002E5D69">
        <w:t xml:space="preserve">er Projekt-Konfigurator </w:t>
      </w:r>
      <w:r>
        <w:t xml:space="preserve">ist </w:t>
      </w:r>
      <w:r w:rsidR="002E5D69">
        <w:t>ein spezielles Programmierwerkzeug</w:t>
      </w:r>
      <w:r w:rsidR="00E47277">
        <w:t xml:space="preserve"> und </w:t>
      </w:r>
      <w:r>
        <w:t xml:space="preserve">besteht aus einer Software </w:t>
      </w:r>
      <w:r w:rsidR="00E47277">
        <w:t>sowie</w:t>
      </w:r>
      <w:r>
        <w:t xml:space="preserve"> einer grafischen Benutz</w:t>
      </w:r>
      <w:r w:rsidR="003444D7">
        <w:t>eroberfläche (</w:t>
      </w:r>
      <w:r>
        <w:t xml:space="preserve">in Englisch, </w:t>
      </w:r>
      <w:r w:rsidRPr="00E07ACD">
        <w:t xml:space="preserve">Graphical </w:t>
      </w:r>
      <w:r w:rsidR="003444D7">
        <w:t xml:space="preserve">User Interface; </w:t>
      </w:r>
      <w:r>
        <w:t>abgekürzt GUI)</w:t>
      </w:r>
      <w:r w:rsidR="003444D7">
        <w:t>, die von den Entwicklern der Abteilung Anwendungsentwicklung ohne weitere Vorkenntnisse benutzt werden kann</w:t>
      </w:r>
      <w:r>
        <w:t>.</w:t>
      </w:r>
      <w:r w:rsidR="003444D7">
        <w:t xml:space="preserve"> Mithilfe der GUI können die Probleme wie folgt gelöst werden:</w:t>
      </w:r>
      <w:r w:rsidR="00CA3752">
        <w:t xml:space="preserve"> </w:t>
      </w:r>
    </w:p>
    <w:p w14:paraId="414ABF0F" w14:textId="77777777" w:rsidR="00D242AE" w:rsidRDefault="00D242AE" w:rsidP="00196E2A">
      <w:pPr>
        <w:pStyle w:val="berschrift2"/>
        <w:numPr>
          <w:ilvl w:val="1"/>
          <w:numId w:val="1"/>
        </w:numPr>
      </w:pPr>
      <w:bookmarkStart w:id="13" w:name="_Toc92282910"/>
      <w:r>
        <w:t>Weiterer Aufbau</w:t>
      </w:r>
      <w:bookmarkEnd w:id="13"/>
    </w:p>
    <w:p w14:paraId="6B9083B4" w14:textId="1D1C158E" w:rsidR="00D242AE" w:rsidRDefault="00D242AE" w:rsidP="00D242AE">
      <w:r>
        <w:t xml:space="preserve">In Kapitel </w:t>
      </w:r>
      <w:r w:rsidR="001E7BC1">
        <w:t>2</w:t>
      </w:r>
      <w:r>
        <w:t xml:space="preserve"> wird der aktuelle Stand der Technik </w:t>
      </w:r>
      <w:r w:rsidR="00BD24AC">
        <w:t>bezüglich aktueller Möglichkeiten</w:t>
      </w:r>
      <w:r>
        <w:t xml:space="preserve"> für die Projekterstellung /-aktualisierung beleuchtet. Bereits vorhandene Werkzeuge/Software und deren Eigenschaften werden mittels Recherche ermittelt.</w:t>
      </w:r>
    </w:p>
    <w:p w14:paraId="221987C1" w14:textId="77777777" w:rsidR="00D242AE" w:rsidRDefault="001E3847" w:rsidP="00D242AE">
      <w:r>
        <w:t>Das dritte</w:t>
      </w:r>
      <w:r w:rsidR="00D242AE">
        <w:t xml:space="preserve"> Kapitel </w:t>
      </w:r>
      <w:r>
        <w:t xml:space="preserve">behandelt den Lösungsansatz </w:t>
      </w:r>
      <w:r w:rsidR="005C4777">
        <w:t>des beschrie</w:t>
      </w:r>
      <w:r w:rsidR="0087544B">
        <w:t>benen Problems (in Abschnitt 1.2</w:t>
      </w:r>
      <w:r w:rsidR="005C4777">
        <w:t>)</w:t>
      </w:r>
      <w:r>
        <w:t>.</w:t>
      </w:r>
      <w:r w:rsidR="005C4777">
        <w:t xml:space="preserve"> </w:t>
      </w:r>
      <w:r>
        <w:t xml:space="preserve"> </w:t>
      </w:r>
    </w:p>
    <w:p w14:paraId="4879B83A" w14:textId="77777777" w:rsidR="00D242AE" w:rsidRDefault="00D242AE" w:rsidP="00D242AE">
      <w:r>
        <w:t xml:space="preserve">In Kapitel vier geht es um den Softwareentwurf des Projekts. Hier wird das geplante Aussehen der GUI </w:t>
      </w:r>
      <w:r w:rsidR="00C74936">
        <w:t xml:space="preserve">anhand von Skizzen </w:t>
      </w:r>
      <w:r>
        <w:t xml:space="preserve">gezeigt und erklärt. Darüber hinaus werden an dieser Stelle </w:t>
      </w:r>
      <w:r w:rsidR="009C717C">
        <w:t xml:space="preserve">die </w:t>
      </w:r>
      <w:r w:rsidR="00C74936">
        <w:t>geplante</w:t>
      </w:r>
      <w:r>
        <w:t xml:space="preserve"> Architektur</w:t>
      </w:r>
      <w:r w:rsidR="00A5047F">
        <w:t xml:space="preserve">, sowie alle Funktionalitäten </w:t>
      </w:r>
      <w:r w:rsidR="00C74936">
        <w:t xml:space="preserve">mithilfe von </w:t>
      </w:r>
      <w:r w:rsidR="00C74936" w:rsidRPr="00C74936">
        <w:t>UML</w:t>
      </w:r>
      <w:r w:rsidR="00C74936" w:rsidRPr="00C74936">
        <w:fldChar w:fldCharType="begin"/>
      </w:r>
      <w:r w:rsidR="00C74936" w:rsidRPr="00C74936">
        <w:instrText xml:space="preserve"> XE "UML" \t "Unified Modeling Language" </w:instrText>
      </w:r>
      <w:r w:rsidR="00C74936" w:rsidRPr="00C74936">
        <w:fldChar w:fldCharType="end"/>
      </w:r>
      <w:r w:rsidR="00A5047F">
        <w:t xml:space="preserve"> </w:t>
      </w:r>
      <w:r w:rsidR="00C74936">
        <w:t>Diagrammen erklärt und</w:t>
      </w:r>
      <w:r>
        <w:t xml:space="preserve"> </w:t>
      </w:r>
      <w:r w:rsidR="009C717C">
        <w:t>begründet.</w:t>
      </w:r>
      <w:r>
        <w:t xml:space="preserve"> </w:t>
      </w:r>
      <w:r w:rsidR="00A5047F" w:rsidRPr="00A5047F">
        <w:t>Ein wesentlicher Fokus liegt hier auf der Modularität des Quellcodes</w:t>
      </w:r>
    </w:p>
    <w:p w14:paraId="009D5CFF" w14:textId="2D42AC7F" w:rsidR="009C717C" w:rsidRDefault="009C717C" w:rsidP="00D242AE">
      <w:r>
        <w:lastRenderedPageBreak/>
        <w:t xml:space="preserve">Im fünften Kapitel geht es um die Implementierung und Evaluierung des Projekts. </w:t>
      </w:r>
      <w:r w:rsidR="001E3847">
        <w:t xml:space="preserve">Zum einen </w:t>
      </w:r>
      <w:r>
        <w:t xml:space="preserve">wird </w:t>
      </w:r>
      <w:r w:rsidR="001E3847">
        <w:t xml:space="preserve">hier </w:t>
      </w:r>
      <w:r>
        <w:t xml:space="preserve">auf die Umsetzung des </w:t>
      </w:r>
      <w:r w:rsidR="00F43E29">
        <w:t>Projekt-Konfigurators</w:t>
      </w:r>
      <w:r>
        <w:t xml:space="preserve"> eingegangen.</w:t>
      </w:r>
      <w:r w:rsidR="001E3847">
        <w:t xml:space="preserve"> Es werden einzelne Teile des Quellcodes und verschiedene Konfigurationsdateien näher beschrieben.</w:t>
      </w:r>
      <w:r>
        <w:t xml:space="preserve"> </w:t>
      </w:r>
      <w:r w:rsidR="001E3847">
        <w:t>Zum anderen</w:t>
      </w:r>
      <w:r>
        <w:t xml:space="preserve"> geh</w:t>
      </w:r>
      <w:r w:rsidR="001E3847">
        <w:t xml:space="preserve">t es in diesem Kapitel </w:t>
      </w:r>
      <w:r w:rsidR="00C74936">
        <w:t>um die Evaluierung aller Funktionalitäten.</w:t>
      </w:r>
      <w:r w:rsidR="001E3847">
        <w:t xml:space="preserve"> Jedes Anwendungsbeispiel wird aus Anwendersicht mithilfe von GUI-Screenshots beschrieben. </w:t>
      </w:r>
      <w:r w:rsidR="00C74936">
        <w:t xml:space="preserve">Implementierte </w:t>
      </w:r>
      <w:r w:rsidR="002730BC">
        <w:t>Extrafunktionalitäten,</w:t>
      </w:r>
      <w:r w:rsidR="00C74936">
        <w:t xml:space="preserve"> die über die Aufgabenstellung hinausgehen </w:t>
      </w:r>
      <w:r w:rsidR="002730BC">
        <w:t>werden,</w:t>
      </w:r>
      <w:r w:rsidR="00C74936">
        <w:t xml:space="preserve"> hier beso</w:t>
      </w:r>
      <w:r w:rsidR="00A5047F">
        <w:t>nders erwähnt.</w:t>
      </w:r>
    </w:p>
    <w:p w14:paraId="30054089" w14:textId="77777777" w:rsidR="009C717C" w:rsidRPr="00D242AE" w:rsidRDefault="009C717C" w:rsidP="009C717C">
      <w:r>
        <w:t>Im sechsten und letzten Kapitel geht es um eine Zusammenfassung der gele</w:t>
      </w:r>
      <w:r w:rsidR="001E3847">
        <w:t xml:space="preserve">isteten Arbeit und um die Beantwortung der Frage inwiefern der </w:t>
      </w:r>
      <w:r w:rsidR="00F43E29">
        <w:t>Projekt-Konfigurator</w:t>
      </w:r>
      <w:r w:rsidR="001E3847">
        <w:t xml:space="preserve"> das beschriebene Problem </w:t>
      </w:r>
      <w:r w:rsidR="005C4777">
        <w:t>(</w:t>
      </w:r>
      <w:r w:rsidR="001E3847">
        <w:t>in Abschnitt 1.3) löst. Außerdem gibt dieses Kapitel noch einen Ausblick auf künftige Erweiterungspunkte.</w:t>
      </w:r>
    </w:p>
    <w:p w14:paraId="54898D74" w14:textId="77777777" w:rsidR="001E7F2B" w:rsidRDefault="001E7F2B">
      <w:pPr>
        <w:spacing w:after="160" w:line="259" w:lineRule="auto"/>
        <w:jc w:val="left"/>
      </w:pPr>
      <w:r>
        <w:br w:type="page"/>
      </w:r>
    </w:p>
    <w:p w14:paraId="3C047DA2" w14:textId="6EDE8DC1" w:rsidR="00EE32A8" w:rsidRDefault="001E7F2B" w:rsidP="00EE32A8">
      <w:pPr>
        <w:pStyle w:val="berschrift1"/>
        <w:numPr>
          <w:ilvl w:val="0"/>
          <w:numId w:val="1"/>
        </w:numPr>
      </w:pPr>
      <w:bookmarkStart w:id="14" w:name="_Toc92282911"/>
      <w:r>
        <w:lastRenderedPageBreak/>
        <w:t>Grundlagen und Stand der Technik</w:t>
      </w:r>
      <w:bookmarkEnd w:id="14"/>
    </w:p>
    <w:p w14:paraId="135493F5" w14:textId="77777777" w:rsidR="00BE3DBB" w:rsidRPr="00EE32A8" w:rsidRDefault="00BE3DBB" w:rsidP="00196E2A">
      <w:pPr>
        <w:pStyle w:val="berschrift2"/>
        <w:numPr>
          <w:ilvl w:val="1"/>
          <w:numId w:val="1"/>
        </w:numPr>
      </w:pPr>
      <w:bookmarkStart w:id="15" w:name="_Toc92282912"/>
      <w:r w:rsidRPr="00EE32A8">
        <w:t>Die Bedeutung von DevOps</w:t>
      </w:r>
      <w:bookmarkEnd w:id="15"/>
      <w:r w:rsidRPr="00EE32A8">
        <w:fldChar w:fldCharType="begin"/>
      </w:r>
      <w:r w:rsidRPr="00EE32A8">
        <w:instrText xml:space="preserve"> XE "DevOps" \t "Development und IT Operations" </w:instrText>
      </w:r>
      <w:r w:rsidRPr="00EE32A8">
        <w:fldChar w:fldCharType="end"/>
      </w:r>
    </w:p>
    <w:p w14:paraId="6764EF55" w14:textId="7CC94BE6" w:rsidR="000E3BCF" w:rsidRDefault="00EB739A" w:rsidP="00073489">
      <w:r>
        <w:t xml:space="preserve">Bei der Bezeichnung </w:t>
      </w:r>
      <w:r w:rsidR="00BE3DBB">
        <w:t xml:space="preserve">DevOps </w:t>
      </w:r>
      <w:r>
        <w:t>handelt es sich um ein</w:t>
      </w:r>
      <w:r w:rsidR="00BE3DBB">
        <w:t xml:space="preserve"> sogenanntes Kofferwort, dass sich aus den Begriffen „Development (Entwicklung)“ und „IT Operations (IT-Betrieb)“ zusammensetzt.</w:t>
      </w:r>
      <w:r>
        <w:t xml:space="preserve"> Damit sind die jeweiligen Organisationseinheiten im IT-Bereich gemeint, die in einer traditionell</w:t>
      </w:r>
      <w:r w:rsidR="002B0C51">
        <w:t>en</w:t>
      </w:r>
      <w:r>
        <w:t xml:space="preserve"> Organisation klassischerweise getrennt sind und mit unterschiedlichen Zielsetzungen arbeiten </w:t>
      </w:r>
      <w:sdt>
        <w:sdtPr>
          <w:alias w:val="Don't edit this field"/>
          <w:tag w:val="CitaviPlaceholder#b86ec3f6-e9ce-41aa-bd38-90005443babc"/>
          <w:id w:val="735981151"/>
          <w:placeholder>
            <w:docPart w:val="DefaultPlaceholder_-1854013440"/>
          </w:placeholder>
        </w:sdtPr>
        <w:sdtEndPr/>
        <w:sdtContent>
          <w:r w:rsidR="006513FA">
            <w:fldChar w:fldCharType="begin"/>
          </w:r>
          <w:r w:rsidR="00E43D1E">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xLTEyLTE3VDE0OjIzOjM3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S0xMi0xN1QxNDoyMzozNy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rsidR="006513FA">
            <w:fldChar w:fldCharType="separate"/>
          </w:r>
          <w:r w:rsidR="00155F67">
            <w:t>[1, 2]</w:t>
          </w:r>
          <w:r w:rsidR="006513FA">
            <w:fldChar w:fldCharType="end"/>
          </w:r>
        </w:sdtContent>
      </w:sdt>
      <w:r>
        <w:t>.</w:t>
      </w:r>
      <w:r w:rsidR="003F7D6A">
        <w:t xml:space="preserve"> </w:t>
      </w:r>
      <w:r w:rsidR="006D3B72">
        <w:t xml:space="preserve">Die Softwareentwicklung arbeitet meist in Projektform an der Umsetzung von Kundenanforderungen. </w:t>
      </w:r>
      <w:r w:rsidR="00B1747F">
        <w:t>Diese müssen</w:t>
      </w:r>
      <w:r w:rsidR="00717433">
        <w:t xml:space="preserve"> </w:t>
      </w:r>
      <w:r w:rsidR="00B1747F">
        <w:t xml:space="preserve">schnell realisiert werden, damit das IT-Produkt und/oder –Service nicht an Akzeptanz verliert und weiterhin </w:t>
      </w:r>
      <w:r w:rsidR="00897BCD">
        <w:t>erfolgreich</w:t>
      </w:r>
      <w:r w:rsidR="00B1747F">
        <w:t xml:space="preserve"> auf dem Markt bleibt. </w:t>
      </w:r>
      <w:r w:rsidR="00717433">
        <w:t>Der</w:t>
      </w:r>
      <w:r w:rsidR="00073489">
        <w:t xml:space="preserve"> </w:t>
      </w:r>
      <w:r w:rsidR="00897BCD">
        <w:t>IT-</w:t>
      </w:r>
      <w:r w:rsidR="00073489">
        <w:t>Betrieb</w:t>
      </w:r>
      <w:r w:rsidR="00717433">
        <w:t xml:space="preserve"> strebt dagegen</w:t>
      </w:r>
      <w:r w:rsidR="00073489">
        <w:t xml:space="preserve"> </w:t>
      </w:r>
      <w:r w:rsidR="00897BCD">
        <w:t xml:space="preserve">eine </w:t>
      </w:r>
      <w:r w:rsidR="002B0C51">
        <w:t xml:space="preserve">entgegengesetzte Arbeitsweise an. Seine Ziele sind </w:t>
      </w:r>
      <w:r w:rsidR="00073489">
        <w:t>vor allem ein hohes Maß an Stabilität, Verfügbarkeit sowie Sicherhei</w:t>
      </w:r>
      <w:r w:rsidR="002B0C51">
        <w:t>t</w:t>
      </w:r>
      <w:r w:rsidR="006513FA">
        <w:t xml:space="preserve"> </w:t>
      </w:r>
      <w:sdt>
        <w:sdtPr>
          <w:alias w:val="Don't edit this field"/>
          <w:tag w:val="CitaviPlaceholder#b9e9d930-eeef-4cd1-b36c-37a4604e212f"/>
          <w:id w:val="-119617890"/>
          <w:placeholder>
            <w:docPart w:val="DefaultPlaceholder_-1854013440"/>
          </w:placeholder>
        </w:sdtPr>
        <w:sdtEndPr/>
        <w:sdtContent>
          <w:r w:rsidR="006513FA">
            <w:fldChar w:fldCharType="begin"/>
          </w:r>
          <w:r w:rsidR="00E43D1E">
            <w:instrText>ADDIN CitaviPlaceholder{eyIkaWQiOiIxIiwiRW50cmllcyI6W3siJGlkIjoiMiIsIklkIjoiNDBiZWVkMjAtNmJmMy00MGZhLWJhNzEtYjcyZjk2ZjVkMDZmIiwiUmFuZ2VMZW5ndGgiOjM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xLTEyLTE3VDE0OjIzOjM3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zFdIn1dfSwiVGFnIjoiQ2l0YXZpUGxhY2Vob2xkZXIjYjllOWQ5MzAtZWVlZi00Y2QxLWIzNmMtMzdhNDYwNGUyMTJmIiwiVGV4dCI6IlsxXSIsIldBSVZlcnNpb24iOiI2LjMuMC4wIn0=}</w:instrText>
          </w:r>
          <w:r w:rsidR="006513FA">
            <w:fldChar w:fldCharType="separate"/>
          </w:r>
          <w:r w:rsidR="00155F67">
            <w:t>[1]</w:t>
          </w:r>
          <w:r w:rsidR="006513FA">
            <w:fldChar w:fldCharType="end"/>
          </w:r>
        </w:sdtContent>
      </w:sdt>
      <w:r w:rsidR="006513FA">
        <w:t>.</w:t>
      </w:r>
    </w:p>
    <w:p w14:paraId="59C5F2B6" w14:textId="122B0DE3" w:rsidR="000E3BCF" w:rsidRDefault="000E3BCF" w:rsidP="00073489">
      <w:r>
        <w:t xml:space="preserve">Ein weiteres Problem </w:t>
      </w:r>
      <w:r w:rsidR="00017626">
        <w:t>der klassischen Organisationstruktur betrifft</w:t>
      </w:r>
      <w:r>
        <w:t xml:space="preserve"> die mangelnde Zusammenarbeit zwischen den </w:t>
      </w:r>
      <w:r w:rsidR="00EB0D23">
        <w:t xml:space="preserve">beiden </w:t>
      </w:r>
      <w:r>
        <w:t>Bereichen.</w:t>
      </w:r>
      <w:r w:rsidR="00017626">
        <w:t xml:space="preserve"> </w:t>
      </w:r>
      <w:r w:rsidR="00717433">
        <w:t>Dabei ist d</w:t>
      </w:r>
      <w:r w:rsidR="00017626">
        <w:t>as Ziel der Softwareentwicklung d</w:t>
      </w:r>
      <w:r w:rsidR="00717433">
        <w:t>ie</w:t>
      </w:r>
      <w:r w:rsidR="00017626">
        <w:t xml:space="preserve"> Bereitstellung der fertigen Software („Release“). Die anschließende Installation („Deployment“) ist </w:t>
      </w:r>
      <w:r w:rsidR="00717433">
        <w:t xml:space="preserve">hingegen </w:t>
      </w:r>
      <w:r w:rsidR="00017626">
        <w:t xml:space="preserve">der Startpunkt des IT-Betriebs. Wurden in der Entwicklung die </w:t>
      </w:r>
      <w:r w:rsidR="00717433">
        <w:t>Anforderungen</w:t>
      </w:r>
      <w:r w:rsidR="00017626">
        <w:t xml:space="preserve"> des IT-Betriebs für die Installation nicht berücksichtigt, kann das zu Verzögerungen oder fehlschlagen des Deployments führen</w:t>
      </w:r>
      <w:r w:rsidR="00857B1F">
        <w:t xml:space="preserve"> </w:t>
      </w:r>
      <w:sdt>
        <w:sdtPr>
          <w:alias w:val="Don't edit this field"/>
          <w:tag w:val="CitaviPlaceholder#6fd6d675-e62c-400a-90f0-4278f816b31f"/>
          <w:id w:val="-876077232"/>
          <w:placeholder>
            <w:docPart w:val="DefaultPlaceholder_-1854013440"/>
          </w:placeholder>
        </w:sdtPr>
        <w:sdtEndPr/>
        <w:sdtContent>
          <w:r w:rsidR="00857B1F">
            <w:fldChar w:fldCharType="begin"/>
          </w:r>
          <w:r w:rsidR="00E43D1E">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S0xMi0xN1QxNDoyMzozNy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rsidR="00857B1F">
            <w:fldChar w:fldCharType="separate"/>
          </w:r>
          <w:r w:rsidR="00155F67">
            <w:t>[3]</w:t>
          </w:r>
          <w:r w:rsidR="00857B1F">
            <w:fldChar w:fldCharType="end"/>
          </w:r>
        </w:sdtContent>
      </w:sdt>
      <w:r w:rsidR="00857B1F">
        <w:t>.</w:t>
      </w:r>
    </w:p>
    <w:p w14:paraId="686FA569" w14:textId="3E8F8D53" w:rsidR="00471CEE" w:rsidRDefault="00A35735" w:rsidP="00073489">
      <w:r>
        <w:t>Angesichts</w:t>
      </w:r>
      <w:r w:rsidR="00471CEE">
        <w:t xml:space="preserve"> derartiger Probleme ist DevOps entstanden. </w:t>
      </w:r>
      <w:r w:rsidR="00EC69E5" w:rsidRPr="00EC69E5">
        <w:t xml:space="preserve">Es umfasst eine Reihe von Technologien, Prozessen und Werkzeugen, </w:t>
      </w:r>
      <w:r w:rsidR="00EC69E5">
        <w:t>die darauf ausgelegt sind,</w:t>
      </w:r>
      <w:r w:rsidR="00EC69E5" w:rsidRPr="00EC69E5">
        <w:t xml:space="preserve"> typische Probleme in </w:t>
      </w:r>
      <w:r w:rsidR="00EC69E5">
        <w:t xml:space="preserve">der </w:t>
      </w:r>
      <w:r w:rsidR="00EC69E5" w:rsidRPr="00EC69E5">
        <w:t xml:space="preserve">Zusammenarbeit zwischen Entwicklungs- und Betriebseinheiten zu lösen und dadurch das Kundenerlebnis </w:t>
      </w:r>
      <w:r w:rsidR="00EB0D23">
        <w:t xml:space="preserve">und die Kundenzufriedenheit </w:t>
      </w:r>
      <w:r w:rsidR="00EC69E5" w:rsidRPr="00EC69E5">
        <w:t>zu verbessern.</w:t>
      </w:r>
      <w:r w:rsidR="00EC69E5">
        <w:t xml:space="preserve"> </w:t>
      </w:r>
      <w:r w:rsidR="00EC69E5" w:rsidRPr="00EC69E5">
        <w:t>Entscheidend dafür sind Veränderungen in der Zusammenarbeit</w:t>
      </w:r>
      <w:r w:rsidR="00D355E0">
        <w:t xml:space="preserve"> dieser Bereiche</w:t>
      </w:r>
      <w:r w:rsidR="00EC69E5" w:rsidRPr="00EC69E5">
        <w:t xml:space="preserve"> </w:t>
      </w:r>
      <w:r w:rsidR="00D355E0">
        <w:t>sowie</w:t>
      </w:r>
      <w:r w:rsidR="00EC69E5" w:rsidRPr="00EC69E5">
        <w:t xml:space="preserve"> </w:t>
      </w:r>
      <w:r w:rsidR="00EB0D23">
        <w:t>eine möglichst große</w:t>
      </w:r>
      <w:r w:rsidR="00EC69E5" w:rsidRPr="00EC69E5">
        <w:t xml:space="preserve"> Automatisierung der täglichen Aufgaben</w:t>
      </w:r>
      <w:r w:rsidR="00857B1F">
        <w:t xml:space="preserve"> </w:t>
      </w:r>
      <w:sdt>
        <w:sdtPr>
          <w:alias w:val="Don't edit this field"/>
          <w:tag w:val="CitaviPlaceholder#2c045317-be61-4b31-b27f-4efffef92311"/>
          <w:id w:val="-584926665"/>
          <w:placeholder>
            <w:docPart w:val="DefaultPlaceholder_-1854013440"/>
          </w:placeholder>
        </w:sdtPr>
        <w:sdtEndPr/>
        <w:sdtContent>
          <w:r w:rsidR="00857B1F">
            <w:fldChar w:fldCharType="begin"/>
          </w:r>
          <w:r w:rsidR="00E43D1E">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S0xMi0xN1QxNDoyMzozNy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rsidR="00857B1F">
            <w:fldChar w:fldCharType="separate"/>
          </w:r>
          <w:r w:rsidR="00155F67">
            <w:t>[3]</w:t>
          </w:r>
          <w:r w:rsidR="00857B1F">
            <w:fldChar w:fldCharType="end"/>
          </w:r>
        </w:sdtContent>
      </w:sdt>
      <w:r w:rsidR="00D355E0">
        <w:t>.</w:t>
      </w:r>
    </w:p>
    <w:p w14:paraId="4F201FD6" w14:textId="5FD1F8B8" w:rsidR="00D7734C" w:rsidRDefault="00D7734C" w:rsidP="00D7734C">
      <w:pPr>
        <w:pStyle w:val="berschrift2"/>
        <w:numPr>
          <w:ilvl w:val="1"/>
          <w:numId w:val="1"/>
        </w:numPr>
      </w:pPr>
      <w:bookmarkStart w:id="16" w:name="_Toc92282913"/>
      <w:r w:rsidRPr="00D7734C">
        <w:t>Continuous Integration, Continuous Delivery</w:t>
      </w:r>
      <w:r>
        <w:t xml:space="preserve"> (CI/CD)</w:t>
      </w:r>
      <w:bookmarkEnd w:id="16"/>
    </w:p>
    <w:p w14:paraId="153F92B3" w14:textId="303BF964" w:rsidR="00213B8D" w:rsidRPr="00213B8D" w:rsidRDefault="00213B8D" w:rsidP="00213B8D">
      <w:r>
        <w:t xml:space="preserve">CI/CD ist ein grundlegender Prozess innerhalb von DevOps. Es umfasst eine Reihe von Tools, die nacheinander als eine </w:t>
      </w:r>
      <w:r w:rsidR="00772100">
        <w:t xml:space="preserve">Art </w:t>
      </w:r>
      <w:r>
        <w:t xml:space="preserve">Werkzeugkette (eng.: Toolchain) </w:t>
      </w:r>
      <w:r w:rsidR="00772100">
        <w:t>eingesetzt werden.</w:t>
      </w:r>
      <w:r>
        <w:t xml:space="preserve"> Dieser Prozess wird auch CI/CD-Pip</w:t>
      </w:r>
      <w:r w:rsidR="00232B37">
        <w:t>e</w:t>
      </w:r>
      <w:r>
        <w:t xml:space="preserve">lineprozess genannt. </w:t>
      </w:r>
      <w:r w:rsidR="00772100">
        <w:t xml:space="preserve">Die CI/CD-Pipeline ist im Wesentlichen ein Arbeitsablauf, mit dem der Prozess der Softwarebereitstellung automatisiert wird. Ohne die Pipeline müssten die DevOps Entwickler den Arbeitsablauf manuell durchführen, was zeitaufwändig und </w:t>
      </w:r>
      <w:r w:rsidR="00772100">
        <w:lastRenderedPageBreak/>
        <w:t xml:space="preserve">fehleranfällig wäre. </w:t>
      </w:r>
      <w:r w:rsidR="00232B37">
        <w:t xml:space="preserve">Der Aufbau einer CI/CD-Pipeline ist nicht standardisiert, jedes DevOps-Team wählt die Tools </w:t>
      </w:r>
      <w:r w:rsidR="00EB25A5">
        <w:t xml:space="preserve">aus der sie die Pipeline aufbauen möchten selbst aus </w:t>
      </w:r>
      <w:sdt>
        <w:sdtPr>
          <w:alias w:val="Don't edit this field"/>
          <w:tag w:val="CitaviPlaceholder#285eb4d4-d60a-4a18-bca8-0f3a5acc3a08"/>
          <w:id w:val="1473254226"/>
          <w:placeholder>
            <w:docPart w:val="DefaultPlaceholder_-1854013440"/>
          </w:placeholder>
        </w:sdtPr>
        <w:sdtEndPr/>
        <w:sdtContent>
          <w:r w:rsidR="00EB25A5">
            <w:fldChar w:fldCharType="begin"/>
          </w:r>
          <w:r w:rsidR="00EB25A5">
            <w:instrText>ADDIN CitaviPlaceholder{eyIkaWQiOiIxIiwiRW50cmllcyI6W3siJGlkIjoiMiIsIklkIjoiMGMxMmU0MzgtY2Y4OC00Y2U3LWJlMTYtMzQxZGU5OWNlNDRi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0OjIwOjEwKzAxOjAwIiwiTW9kaWZpZWRCeSI6Il9OaWNrIiwiSWQiOiJhY2U5ZDRjMi00MDJiLTQzYzEtOTkzMi00YjliOTUzY2Q3ZTciLCJNb2RpZmllZE9uIjoiMjAyMi0wMS0wNVQxNDoyMDoxMCswMTowM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0OjIwOjEwKzAxOjAwIiwiTW9kaWZpZWRCeSI6Il9OaWNrIiwiSWQiOiI1YTY0MWFmMy03ODFhLTRhY2YtOWEzNS0xMDEwNDBmZTc2N2IiLCJNb2RpZmllZE9uIjoiMjAyMi0wMS0wNVQxNDoyMDoxMCswMTowMC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NDoyMDoxMCswMTowMCIsIk1vZGlmaWVkQnkiOiJfTmljayIsIklkIjoiMzE2NzdhZGMtZTAxMi00NTRlLWFhM2EtNjVjZWFlZjJkODAwIiwiTW9kaWZpZWRPbiI6IjIwMjItMDEtMDVUMTQ6MzM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jg1ZWI0ZDQtZDYwYS00YTE4LWJjYTgtMGYzYTVhY2MzYTA4IiwiVGV4dCI6Ils0XSIsIldBSVZlcnNpb24iOiI2LjMuMC4wIn0=}</w:instrText>
          </w:r>
          <w:r w:rsidR="00EB25A5">
            <w:fldChar w:fldCharType="separate"/>
          </w:r>
          <w:r w:rsidR="00EB25A5">
            <w:t>[4]</w:t>
          </w:r>
          <w:r w:rsidR="00EB25A5">
            <w:fldChar w:fldCharType="end"/>
          </w:r>
        </w:sdtContent>
      </w:sdt>
      <w:r w:rsidR="00EB25A5">
        <w:t>.</w:t>
      </w:r>
    </w:p>
    <w:p w14:paraId="1DC5380D" w14:textId="7578233F" w:rsidR="00EE32A8" w:rsidRDefault="00EE32A8" w:rsidP="00196E2A">
      <w:pPr>
        <w:pStyle w:val="berschrift2"/>
        <w:numPr>
          <w:ilvl w:val="1"/>
          <w:numId w:val="1"/>
        </w:numPr>
      </w:pPr>
      <w:bookmarkStart w:id="17" w:name="_Toc92282914"/>
      <w:r w:rsidRPr="00EE32A8">
        <w:t>Build-Tools</w:t>
      </w:r>
      <w:bookmarkEnd w:id="17"/>
    </w:p>
    <w:p w14:paraId="19572F74" w14:textId="7D94B598" w:rsidR="00EA5445" w:rsidRDefault="00C00586" w:rsidP="006B0A74">
      <w:r>
        <w:t>Ein Build-</w:t>
      </w:r>
      <w:r w:rsidR="006B0A74">
        <w:t>Prozess</w:t>
      </w:r>
      <w:r>
        <w:t xml:space="preserve"> ist ein Vorgang </w:t>
      </w:r>
      <w:r w:rsidR="006B0A74">
        <w:t xml:space="preserve">bei dem </w:t>
      </w:r>
      <w:r w:rsidR="00747394">
        <w:t>eine ausführbare Software</w:t>
      </w:r>
      <w:r w:rsidR="00CC4F1F">
        <w:t xml:space="preserve"> </w:t>
      </w:r>
      <w:r w:rsidR="00747394">
        <w:t xml:space="preserve">erzeugt wird </w:t>
      </w:r>
      <w:sdt>
        <w:sdtPr>
          <w:alias w:val="Don't edit this field"/>
          <w:tag w:val="CitaviPlaceholder#92f00f75-f12d-4795-b811-4c9da2013a00"/>
          <w:id w:val="407810303"/>
          <w:placeholder>
            <w:docPart w:val="DefaultPlaceholder_-1854013440"/>
          </w:placeholder>
        </w:sdtPr>
        <w:sdtEndPr/>
        <w:sdtContent>
          <w:r w:rsidR="00707CB6">
            <w:fldChar w:fldCharType="begin"/>
          </w:r>
          <w:r w:rsidR="00EB25A5">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i0wMS0wNVQxMTowMTo1My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1XSJ9XX0sIlRhZyI6IkNpdGF2aVBsYWNlaG9sZGVyIzkyZjAwZjc1LWYxMmQtNDc5NS1iODExLTRjOWRhMjAxM2EwMCIsIlRleHQiOiJbNV0iLCJXQUlWZXJzaW9uIjoiNi4zLjAuMCJ9}</w:instrText>
          </w:r>
          <w:r w:rsidR="00707CB6">
            <w:fldChar w:fldCharType="separate"/>
          </w:r>
          <w:r w:rsidR="00EB25A5">
            <w:t>[5]</w:t>
          </w:r>
          <w:r w:rsidR="00707CB6">
            <w:fldChar w:fldCharType="end"/>
          </w:r>
        </w:sdtContent>
      </w:sdt>
      <w:r w:rsidR="006B0A74">
        <w:t>.</w:t>
      </w:r>
      <w:r w:rsidR="009D0FD7">
        <w:t xml:space="preserve"> </w:t>
      </w:r>
      <w:r w:rsidR="00EA5445">
        <w:t>Abgesehen von einfachen Programmen, besteht jede</w:t>
      </w:r>
      <w:r w:rsidR="00E733EB">
        <w:t xml:space="preserve"> </w:t>
      </w:r>
      <w:r w:rsidR="00EA5445">
        <w:t xml:space="preserve">Software aus vielen </w:t>
      </w:r>
      <w:r w:rsidR="00E733EB">
        <w:t xml:space="preserve">Quelldateien und externen Elementen. Diese müssen vor der Ausführung </w:t>
      </w:r>
      <w:r w:rsidR="00CC4F1F">
        <w:t xml:space="preserve">der Software </w:t>
      </w:r>
      <w:r w:rsidR="00E733EB">
        <w:t xml:space="preserve">in ein lauffähiges </w:t>
      </w:r>
      <w:r w:rsidR="00CC4F1F">
        <w:t>Konstrukt umgewandelt werden. Typischerweise wird dabei der Quellcode zuerst in eine</w:t>
      </w:r>
      <w:r w:rsidR="005F33FF">
        <w:t>,</w:t>
      </w:r>
      <w:r w:rsidR="00CC4F1F">
        <w:t xml:space="preserve"> </w:t>
      </w:r>
      <w:r w:rsidR="005F33FF">
        <w:t>für den Computer verständliche</w:t>
      </w:r>
      <w:r w:rsidR="0082156C">
        <w:t>,</w:t>
      </w:r>
      <w:r w:rsidR="005F33FF">
        <w:t xml:space="preserve"> Sprache</w:t>
      </w:r>
      <w:r w:rsidR="0082156C">
        <w:t xml:space="preserve"> </w:t>
      </w:r>
      <w:r w:rsidR="005F33FF">
        <w:t>übersetzt („Code-Kompilierung“) und anschließend den kompilierten Code an Bibliotheken „</w:t>
      </w:r>
      <w:r w:rsidR="00100823">
        <w:t>ge</w:t>
      </w:r>
      <w:r w:rsidR="005F33FF">
        <w:t xml:space="preserve">linkt“. </w:t>
      </w:r>
      <w:r w:rsidR="007D347C">
        <w:t xml:space="preserve">Durch die Verlinkung werden die einzelnen Programmmodule zu einer eigenständigen, ausführbaren Software verbunden </w:t>
      </w:r>
      <w:sdt>
        <w:sdtPr>
          <w:alias w:val="Don't edit this field"/>
          <w:tag w:val="CitaviPlaceholder#0b254503-03ae-47e6-88de-7213a325da33"/>
          <w:id w:val="278615011"/>
          <w:placeholder>
            <w:docPart w:val="DefaultPlaceholder_-1854013440"/>
          </w:placeholder>
        </w:sdtPr>
        <w:sdtEndPr/>
        <w:sdtContent>
          <w:r w:rsidR="007D347C">
            <w:fldChar w:fldCharType="begin"/>
          </w:r>
          <w:r w:rsidR="00EB25A5">
            <w:instrText>ADDIN CitaviPlaceholder{eyIkaWQiOiIxIiwiRW50cmllcyI6W3siJGlkIjoiMiIsIklkIjoiZDMzOTJmZDYtOTQzOS00ZDFmLWIwYTMtMGIyMjc3OWYwYTlj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EtMDVUMTE6MDE6NTM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l0ifV19LCJUYWciOiJDaXRhdmlQbGFjZWhvbGRlciMwYjI1NDUwMy0wM2FlLTQ3ZTYtODhkZS03MjEzYTMyNWRhMzMiLCJUZXh0IjoiWzZdIiwiV0FJVmVyc2lvbiI6IjYuMy4wLjAifQ==}</w:instrText>
          </w:r>
          <w:r w:rsidR="007D347C">
            <w:fldChar w:fldCharType="separate"/>
          </w:r>
          <w:r w:rsidR="00EB25A5">
            <w:t>[6]</w:t>
          </w:r>
          <w:r w:rsidR="007D347C">
            <w:fldChar w:fldCharType="end"/>
          </w:r>
        </w:sdtContent>
      </w:sdt>
      <w:r w:rsidR="007D347C">
        <w:t>.</w:t>
      </w:r>
    </w:p>
    <w:p w14:paraId="4583B81C" w14:textId="23B04341" w:rsidR="0028196C" w:rsidRPr="0082156C" w:rsidRDefault="00773039" w:rsidP="002730BC">
      <w:r>
        <w:t xml:space="preserve">Früher haben Softwareentwickler diese Arbeitsschritte manuell gelöst. Doch mit der Zeit wurden Softwareprojekte immer umfangreicher, </w:t>
      </w:r>
      <w:r w:rsidR="00100823">
        <w:t>wodurch</w:t>
      </w:r>
      <w:r>
        <w:t xml:space="preserve"> auch der Aufwand für die Kompilierung und Verknüpfung vieler verschiedener Dateien immer </w:t>
      </w:r>
      <w:r w:rsidR="00100823">
        <w:t>weiter angestiegen ist</w:t>
      </w:r>
      <w:r>
        <w:t xml:space="preserve"> </w:t>
      </w:r>
      <w:sdt>
        <w:sdtPr>
          <w:alias w:val="Don't edit this field"/>
          <w:tag w:val="CitaviPlaceholder#da40e609-459c-495a-ab5e-2742ecac5fdc"/>
          <w:id w:val="1874882352"/>
          <w:placeholder>
            <w:docPart w:val="DefaultPlaceholder_-1854013440"/>
          </w:placeholder>
        </w:sdtPr>
        <w:sdtEndPr/>
        <w:sdtContent>
          <w:r>
            <w:fldChar w:fldCharType="begin"/>
          </w:r>
          <w:r w:rsidR="00EB25A5">
            <w:instrText>ADDIN CitaviPlaceholder{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zddIn1dfSwiVGFnIjoiQ2l0YXZpUGxhY2Vob2xkZXIjZGE0MGU2MDktNDU5Yy00OTVhLWFiNWUtMjc0MmVjYWM1ZmRjIiwiVGV4dCI6Ils3XSIsIldBSVZlcnNpb24iOiI2LjMuMC4wIn0=}</w:instrText>
          </w:r>
          <w:r>
            <w:fldChar w:fldCharType="separate"/>
          </w:r>
          <w:r w:rsidR="00EB25A5">
            <w:t>[7]</w:t>
          </w:r>
          <w:r>
            <w:fldChar w:fldCharType="end"/>
          </w:r>
        </w:sdtContent>
      </w:sdt>
      <w:r>
        <w:t xml:space="preserve">. </w:t>
      </w:r>
      <w:r w:rsidR="008166B9">
        <w:t>Aus diesem Grund werden bei komplexen Softwareprojekten</w:t>
      </w:r>
      <w:r w:rsidR="00100823">
        <w:t xml:space="preserve"> </w:t>
      </w:r>
      <w:r w:rsidR="00543C92">
        <w:t xml:space="preserve">heutzutage </w:t>
      </w:r>
      <w:r w:rsidR="008166B9">
        <w:t xml:space="preserve">Build-Tools </w:t>
      </w:r>
      <w:r w:rsidR="00543C92">
        <w:t>eingesetzt, um den gesamten Build-Prozess</w:t>
      </w:r>
      <w:r w:rsidR="009D7219">
        <w:t xml:space="preserve"> einfacher zu gestalten</w:t>
      </w:r>
      <w:r w:rsidR="008166B9">
        <w:t xml:space="preserve">. </w:t>
      </w:r>
      <w:r w:rsidR="000F5854">
        <w:t>Diese Tool</w:t>
      </w:r>
      <w:r w:rsidR="00543C92">
        <w:t>s sind dabei einzelne Softwarelösungen, die in dem</w:t>
      </w:r>
      <w:r w:rsidR="009D7219">
        <w:t xml:space="preserve"> Build-</w:t>
      </w:r>
      <w:r w:rsidR="00543C92">
        <w:t xml:space="preserve">Prozess nacheinander eingesetzt werden, um bestimmte Prozesse zu </w:t>
      </w:r>
      <w:r w:rsidR="009D7219">
        <w:t>automatisieren</w:t>
      </w:r>
      <w:r w:rsidR="00543C92">
        <w:t xml:space="preserve">. </w:t>
      </w:r>
      <w:r w:rsidR="009D7219">
        <w:t xml:space="preserve">Sie </w:t>
      </w:r>
      <w:r w:rsidR="000D6C5E">
        <w:t xml:space="preserve">lesen dazu eine Konfigurationsdatei, in der allgemeine Rahmenbedingungen sowie spezielle Anweisungen für die einzelnen </w:t>
      </w:r>
      <w:r w:rsidR="000F5854">
        <w:t xml:space="preserve">Schritte eines </w:t>
      </w:r>
      <w:r w:rsidR="000D6C5E">
        <w:t>Build-Prozesse</w:t>
      </w:r>
      <w:r w:rsidR="000F5854">
        <w:t>s</w:t>
      </w:r>
      <w:r w:rsidR="000D6C5E">
        <w:t xml:space="preserve"> steh</w:t>
      </w:r>
      <w:r w:rsidR="00100823">
        <w:t>t</w:t>
      </w:r>
      <w:r w:rsidR="000D6C5E">
        <w:t>.</w:t>
      </w:r>
      <w:r w:rsidR="000F5854">
        <w:t xml:space="preserve"> Jeder Schritt kann dabei von verschiedenen Bedingungen abhängig sein</w:t>
      </w:r>
      <w:r w:rsidR="001571F8">
        <w:t xml:space="preserve">, wie zum Beispiel die Aktualität oder Existenz bestimmter Dateien. Dadurch </w:t>
      </w:r>
      <w:r w:rsidR="00875CBF">
        <w:t>wird einerseits sichergestellt</w:t>
      </w:r>
      <w:r w:rsidR="001571F8">
        <w:t xml:space="preserve">, dass die einzelnen Schritte in der richtigen Reihenfolge durchgeführt </w:t>
      </w:r>
      <w:r w:rsidR="00E061B6">
        <w:t>werden,</w:t>
      </w:r>
      <w:r w:rsidR="00100823">
        <w:t xml:space="preserve"> </w:t>
      </w:r>
      <w:r w:rsidR="00875CBF">
        <w:t xml:space="preserve">andererseits kann dadurch unnötige Arbeit vermieden werden, indem </w:t>
      </w:r>
      <w:r w:rsidR="00E061B6">
        <w:t xml:space="preserve">noch aktuelle </w:t>
      </w:r>
      <w:r w:rsidR="00875CBF">
        <w:t xml:space="preserve">Teilergebnisse </w:t>
      </w:r>
      <w:r w:rsidR="00E061B6">
        <w:t xml:space="preserve">in weiteren Durchläufen wiederverwendet werden und nicht </w:t>
      </w:r>
      <w:r w:rsidR="00100823">
        <w:t xml:space="preserve">in jedem Arbeitsschritt </w:t>
      </w:r>
      <w:r w:rsidR="00E061B6">
        <w:t>neu generiert werden</w:t>
      </w:r>
      <w:r w:rsidR="004D442F">
        <w:t xml:space="preserve"> </w:t>
      </w:r>
      <w:sdt>
        <w:sdtPr>
          <w:alias w:val="Don't edit this field"/>
          <w:tag w:val="CitaviPlaceholder#dcd6aa42-2df8-4eb5-94d5-32a0a8bb4e76"/>
          <w:id w:val="-1225145789"/>
          <w:placeholder>
            <w:docPart w:val="DefaultPlaceholder_-1854013440"/>
          </w:placeholder>
        </w:sdtPr>
        <w:sdtEndPr/>
        <w:sdtContent>
          <w:r w:rsidR="004D442F">
            <w:fldChar w:fldCharType="begin"/>
          </w:r>
          <w:r w:rsidR="00EB25A5">
            <w:instrText>ADDIN CitaviPlaceholder{eyIkaWQiOiIxIiwiRW50cmllcyI6W3siJGlkIjoiMiIsIklkIjoiMjFhY2QzNjMtZTUxZS00NjA3LTgyNjctYTc3MjEyNTBlMWNm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EtMDVUMTE6MDE6NTM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l0ifV19LCJUYWciOiJDaXRhdmlQbGFjZWhvbGRlciNkY2Q2YWE0Mi0yZGY4LTRlYjUtOTRkNS0zMmEwYThiYjRlNzYiLCJUZXh0IjoiWzZdIiwiV0FJVmVyc2lvbiI6IjYuMy4wLjAifQ==}</w:instrText>
          </w:r>
          <w:r w:rsidR="004D442F">
            <w:fldChar w:fldCharType="separate"/>
          </w:r>
          <w:r w:rsidR="00EB25A5">
            <w:t>[6]</w:t>
          </w:r>
          <w:r w:rsidR="004D442F">
            <w:fldChar w:fldCharType="end"/>
          </w:r>
        </w:sdtContent>
      </w:sdt>
      <w:r w:rsidR="00E061B6">
        <w:t>.</w:t>
      </w:r>
    </w:p>
    <w:p w14:paraId="6340A264" w14:textId="0413349C" w:rsidR="00EE32A8" w:rsidRDefault="00D33FA9" w:rsidP="00196E2A">
      <w:pPr>
        <w:pStyle w:val="berschrift2"/>
        <w:numPr>
          <w:ilvl w:val="1"/>
          <w:numId w:val="1"/>
        </w:numPr>
      </w:pPr>
      <w:bookmarkStart w:id="18" w:name="_Toc92282915"/>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8"/>
    </w:p>
    <w:p w14:paraId="61C66A67" w14:textId="0967E859"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lastRenderedPageBreak/>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EB25A5">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DVUMTE6MDE6NTM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F0ifV19LCJUYWciOiJDaXRhdmlQbGFjZWhvbGRlciNkYjc3NzliMy02ZTg3LTRiMzgtOWYzYS1mZjk0YTNlMWQ0OTUiLCJUZXh0IjoiWzhdIiwiV0FJVmVyc2lvbiI6IjYuMy4wLjAifQ==}</w:instrText>
          </w:r>
          <w:r w:rsidR="004E5CC3">
            <w:fldChar w:fldCharType="separate"/>
          </w:r>
          <w:r w:rsidR="00EB25A5">
            <w:t>[8]</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integrated development environmen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EB25A5">
            <w:instrText>ADDIN CitaviPlaceholder{eyIkaWQiOiIxIiwiRW50cmllcyI6W3siJGlkIjoiMiIsIklkIjoiYmVkM2UwNzUtNzljNi00NzJlLWFhODAtOWJmMWQ2ZWVjYWViIiwiUmFuZ2VMZW5ndGgiOjM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OV0ifV19LCJUYWciOiJDaXRhdmlQbGFjZWhvbGRlciMwMzRjNzc0OS0xOWJmLTQyYjAtYmEyZC0xOTEyMzY3YmY0M2EiLCJUZXh0IjoiWzldIiwiV0FJVmVyc2lvbiI6IjYuMy4wLjAifQ==}</w:instrText>
          </w:r>
          <w:r w:rsidR="00CB66CF">
            <w:fldChar w:fldCharType="separate"/>
          </w:r>
          <w:r w:rsidR="00EB25A5">
            <w:t>[9]</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6A14A2">
      <w:pPr>
        <w:pStyle w:val="Listenabsatz"/>
        <w:numPr>
          <w:ilvl w:val="0"/>
          <w:numId w:val="38"/>
        </w:numPr>
      </w:pPr>
      <w:r w:rsidRPr="006A14A2">
        <w:t>Direkter Aufruf des Compilers/Interpreters</w:t>
      </w:r>
    </w:p>
    <w:p w14:paraId="1525E220" w14:textId="20035BF7" w:rsidR="006A14A2" w:rsidRDefault="006A14A2" w:rsidP="00762EC0">
      <w:pPr>
        <w:pStyle w:val="Listenabsatz"/>
        <w:numPr>
          <w:ilvl w:val="0"/>
          <w:numId w:val="38"/>
        </w:numPr>
      </w:pPr>
      <w:r>
        <w:t>Funktionen zur effizienten Bearbeitung des Programmcodes (bspw. Syntax Highlighting</w:t>
      </w:r>
      <w:r w:rsidR="00762EC0">
        <w:t xml:space="preserve"> oder </w:t>
      </w:r>
      <w:r w:rsidR="00762EC0" w:rsidRPr="00762EC0">
        <w:t>Autovervollständigung</w:t>
      </w:r>
      <w:r>
        <w:t>)</w:t>
      </w:r>
    </w:p>
    <w:p w14:paraId="1AD30208" w14:textId="2A11709E" w:rsidR="006A14A2" w:rsidRDefault="006A14A2" w:rsidP="006A14A2">
      <w:pPr>
        <w:pStyle w:val="Listenabsatz"/>
        <w:numPr>
          <w:ilvl w:val="0"/>
          <w:numId w:val="38"/>
        </w:numPr>
      </w:pPr>
      <w:r>
        <w:t>Funktionalität zur Fehlersuche und –behebung</w:t>
      </w:r>
    </w:p>
    <w:p w14:paraId="7A1A19CA" w14:textId="5BD9236E" w:rsidR="00F57BD4" w:rsidRDefault="00F57BD4" w:rsidP="006A14A2">
      <w:pPr>
        <w:pStyle w:val="Listenabsatz"/>
        <w:numPr>
          <w:ilvl w:val="0"/>
          <w:numId w:val="38"/>
        </w:numPr>
      </w:pPr>
      <w:r>
        <w:t>Versionsverwaltung der Dateien basierend auf Git</w:t>
      </w:r>
    </w:p>
    <w:p w14:paraId="1E6B897B" w14:textId="476B7DA5" w:rsidR="00044DC6" w:rsidRDefault="00762EC0" w:rsidP="00044DC6">
      <w:pPr>
        <w:pStyle w:val="Listenabsatz"/>
        <w:numPr>
          <w:ilvl w:val="0"/>
          <w:numId w:val="38"/>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EB25A5">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DVUMTE6MDE6NTM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F0ifV19LCJUYWciOiJDaXRhdmlQbGFjZWhvbGRlciNkNjkwYzFiZS02ZTJhLTQwN2EtYjcyMS00OGMzMWY0OTkyYmUiLCJUZXh0IjoiWzhdIiwiV0FJVmVyc2lvbiI6IjYuMy4wLjAifQ==}</w:instrText>
          </w:r>
          <w:r w:rsidR="004E5CC3">
            <w:fldChar w:fldCharType="separate"/>
          </w:r>
          <w:r w:rsidR="00EB25A5">
            <w:t>[8]</w:t>
          </w:r>
          <w:r w:rsidR="004E5CC3">
            <w:fldChar w:fldCharType="end"/>
          </w:r>
        </w:sdtContent>
      </w:sdt>
    </w:p>
    <w:p w14:paraId="15CC16F3" w14:textId="03FF3FFB" w:rsidR="00DB367A" w:rsidRDefault="00044DC6" w:rsidP="00DB367A">
      <w:r>
        <w:t xml:space="preserve">Letztere ist zugleich auch die wichtigste Funktionalität in Bezug auf diese Bachelorarbeit. </w:t>
      </w:r>
      <w:r w:rsidR="00E62C7F">
        <w:t>Im Folgenden wird diese Funktionalität anhand der drei meistgenutzten IDEs für C++ Projekte näher erläutert und deutlich gemacht, warum IDEs nicht ausreichen, um das Problem dieser Bachelorarbeit zu lösen.</w:t>
      </w:r>
    </w:p>
    <w:p w14:paraId="41A2AF0B" w14:textId="43A00B45" w:rsidR="00EE32A8" w:rsidRDefault="00EE32A8" w:rsidP="0036748D">
      <w:pPr>
        <w:pStyle w:val="berschrift3"/>
        <w:numPr>
          <w:ilvl w:val="2"/>
          <w:numId w:val="1"/>
        </w:numPr>
      </w:pPr>
      <w:bookmarkStart w:id="19" w:name="_Toc92282916"/>
      <w:r>
        <w:t>Eclipse</w:t>
      </w:r>
      <w:r w:rsidR="00DD47B6">
        <w:t xml:space="preserve"> </w:t>
      </w:r>
      <w:r w:rsidR="004022FD" w:rsidRPr="004022FD">
        <w:t>C/C++ Development Toolkit (CDT</w:t>
      </w:r>
      <w:r w:rsidR="007B0790">
        <w:fldChar w:fldCharType="begin"/>
      </w:r>
      <w:r w:rsidR="007B0790">
        <w:instrText xml:space="preserve"> XE "</w:instrText>
      </w:r>
      <w:r w:rsidR="007B0790" w:rsidRPr="007C67D6">
        <w:instrText>CDT</w:instrText>
      </w:r>
      <w:r w:rsidR="007B0790">
        <w:instrText>" \t "</w:instrText>
      </w:r>
      <w:r w:rsidR="007B0790" w:rsidRPr="00172B22">
        <w:rPr>
          <w:rFonts w:asciiTheme="minorHAnsi" w:hAnsiTheme="minorHAnsi" w:cstheme="minorHAnsi"/>
          <w:i/>
        </w:rPr>
        <w:instrText>C/C++ Development Toolkit</w:instrText>
      </w:r>
      <w:r w:rsidR="007B0790">
        <w:instrText xml:space="preserve">" </w:instrText>
      </w:r>
      <w:r w:rsidR="007B0790">
        <w:fldChar w:fldCharType="end"/>
      </w:r>
      <w:r w:rsidR="004022FD" w:rsidRPr="004022FD">
        <w:t>)</w:t>
      </w:r>
      <w:bookmarkEnd w:id="19"/>
    </w:p>
    <w:p w14:paraId="352AEBDC" w14:textId="6EA3222C" w:rsidR="00ED4273" w:rsidRDefault="007F5E58" w:rsidP="00ED4273">
      <w:r>
        <w:t xml:space="preserve">Eclipse CDT ist eine </w:t>
      </w:r>
      <w:r w:rsidR="00FC7261">
        <w:t xml:space="preserve">kostenlose </w:t>
      </w:r>
      <w:r w:rsidR="004022FD">
        <w:t xml:space="preserve">integrierte </w:t>
      </w:r>
      <w:r>
        <w:t xml:space="preserve">Entwicklungsumgebung für C und C++ </w:t>
      </w:r>
      <w:r w:rsidR="00AE203D">
        <w:t>auf Basis der Eclipse Plattform</w:t>
      </w:r>
      <w:r>
        <w:t>.</w:t>
      </w:r>
      <w:r w:rsidR="00AE203D">
        <w:t xml:space="preserve"> Die IDE ist </w:t>
      </w:r>
      <w:r w:rsidR="00AE203D" w:rsidRPr="00AE203D">
        <w:t>plattformübergreifend auf den Betriebssystemen Windows, Linux und macOS verfügbar</w:t>
      </w:r>
      <w:r w:rsidR="0092649A">
        <w:t xml:space="preserve"> </w:t>
      </w:r>
      <w:sdt>
        <w:sdtPr>
          <w:alias w:val="Don't edit this field"/>
          <w:tag w:val="CitaviPlaceholder#b8d2467f-4564-47b3-8da3-cc43cefe842e"/>
          <w:id w:val="-1647513853"/>
          <w:placeholder>
            <w:docPart w:val="DefaultPlaceholder_-1854013440"/>
          </w:placeholder>
        </w:sdtPr>
        <w:sdtEndPr/>
        <w:sdtContent>
          <w:r w:rsidR="0092649A">
            <w:fldChar w:fldCharType="begin"/>
          </w:r>
          <w:r w:rsidR="00EB25A5">
            <w:instrText>ADDIN CitaviPlaceholder{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}</w:instrText>
          </w:r>
          <w:r w:rsidR="0092649A">
            <w:fldChar w:fldCharType="separate"/>
          </w:r>
          <w:r w:rsidR="00EB25A5">
            <w:t>[10]</w:t>
          </w:r>
          <w:r w:rsidR="0092649A">
            <w:fldChar w:fldCharType="end"/>
          </w:r>
        </w:sdtContent>
      </w:sdt>
      <w:r w:rsidR="00AE203D">
        <w:t xml:space="preserve">. </w:t>
      </w:r>
      <w:r w:rsidR="00FC7261">
        <w:t xml:space="preserve">Vorrausetzung des Eclipse CDT ist ein vorinstallierter C++ Compiler, weitere Hilfsprogramme, wie make, Id, cpp, sowie </w:t>
      </w:r>
      <w:r w:rsidR="007B0790">
        <w:t>eine Java Runtime Environment (JRE</w:t>
      </w:r>
      <w:r w:rsidR="007B0790">
        <w:fldChar w:fldCharType="begin"/>
      </w:r>
      <w:r w:rsidR="007B0790">
        <w:instrText xml:space="preserve"> XE "</w:instrText>
      </w:r>
      <w:r w:rsidR="007B0790" w:rsidRPr="00C84E01">
        <w:instrText>JRE</w:instrText>
      </w:r>
      <w:r w:rsidR="007B0790">
        <w:instrText>" \t "</w:instrText>
      </w:r>
      <w:r w:rsidR="007B0790" w:rsidRPr="00A65E02">
        <w:rPr>
          <w:rFonts w:asciiTheme="minorHAnsi" w:hAnsiTheme="minorHAnsi" w:cstheme="minorHAnsi"/>
          <w:i/>
        </w:rPr>
        <w:instrText>Java Runtime Environment</w:instrText>
      </w:r>
      <w:r w:rsidR="007B0790">
        <w:instrText xml:space="preserve">" </w:instrText>
      </w:r>
      <w:r w:rsidR="007B0790">
        <w:fldChar w:fldCharType="end"/>
      </w:r>
      <w:r w:rsidR="007B0790">
        <w:t>)</w:t>
      </w:r>
      <w:r w:rsidR="00485ED7">
        <w:t>, um den Betrieb von Eclipse zu gewährleisten</w:t>
      </w:r>
      <w:r w:rsidR="00B04C4C">
        <w:t xml:space="preserve"> </w:t>
      </w:r>
      <w:sdt>
        <w:sdtPr>
          <w:alias w:val="Don't edit this field"/>
          <w:tag w:val="CitaviPlaceholder#89fcde52-f618-488c-8ef9-3eb8a678cc7a"/>
          <w:id w:val="1273365111"/>
          <w:placeholder>
            <w:docPart w:val="DefaultPlaceholder_-1854013440"/>
          </w:placeholder>
        </w:sdtPr>
        <w:sdtEndPr/>
        <w:sdtContent>
          <w:r w:rsidR="0092649A">
            <w:fldChar w:fldCharType="begin"/>
          </w:r>
          <w:r w:rsidR="00EB25A5">
            <w:instrText>ADDIN CitaviPlaceholder{eyIkaWQiOiIxIiwiRW50cmllcyI6W3siJGlkIjoiMiIsIklkIjoiZTE1OTdhYWMtYTUxZS00ODk4LWIxNDEtNDJmMzMzYWVkYmE2IiwiUmFuZ2VMZW5ndGgiOjQsIlJlZmVyZW5jZUlkIjoiZjVjYWM0ZTYtYWFhNC00MjY3LWFlODAtYmJkZTQyNmE3YTlmIiwiUmVmZXJlbmNlIjp7IiRpZCI6IjMiLCJBYnN0cmFjdENvbXBsZXhpdHkiOjAsIkFic3RyYWN0U291cmNlVGV4dEZvcm1hdCI6MCwiQWNjZXNzRGF0ZSI6IjIwMjItMDEtMDNUMTA6NDk6NTMuODM0WiIsIkF1dGhvcnMiOltdLCJDaXRhdGlvbktleVVwZGF0ZVR5cGUiOjAsIkNvbGxhYm9yYXRvcnMiOltdLCJEYXRlIjoiMjAyMS0wMS0xMlQxNTowODowNi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}</w:instrText>
          </w:r>
          <w:r w:rsidR="0092649A">
            <w:fldChar w:fldCharType="separate"/>
          </w:r>
          <w:r w:rsidR="00EB25A5">
            <w:t>[11]</w:t>
          </w:r>
          <w:r w:rsidR="0092649A">
            <w:fldChar w:fldCharType="end"/>
          </w:r>
        </w:sdtContent>
      </w:sdt>
      <w:r w:rsidR="007B0790">
        <w:t>.</w:t>
      </w:r>
    </w:p>
    <w:p w14:paraId="3424527B" w14:textId="19294CD7" w:rsidR="001B5271" w:rsidRDefault="001B5271" w:rsidP="00ED4273">
      <w:r>
        <w:t xml:space="preserve">Eclipse CDT ist eine projektbasierte IDE. Das bedeutet, </w:t>
      </w:r>
      <w:r w:rsidR="00882305">
        <w:t xml:space="preserve">dass </w:t>
      </w:r>
      <w:r>
        <w:t>alles was in Eclipse CDT passiert,</w:t>
      </w:r>
      <w:r w:rsidR="00882305">
        <w:t xml:space="preserve"> </w:t>
      </w:r>
      <w:r>
        <w:t>im Kontext eines Projektes</w:t>
      </w:r>
      <w:r w:rsidR="00882305">
        <w:t xml:space="preserve"> passiert</w:t>
      </w:r>
      <w:r>
        <w:t>.</w:t>
      </w:r>
      <w:r w:rsidR="00882305">
        <w:t xml:space="preserve"> Diese Projekte sind dabei lediglich Ordner</w:t>
      </w:r>
      <w:r w:rsidR="005F5B5F">
        <w:t xml:space="preserve">, </w:t>
      </w:r>
      <w:r w:rsidR="00882305">
        <w:t xml:space="preserve">in denen sich </w:t>
      </w:r>
      <w:r w:rsidR="005F5B5F">
        <w:t xml:space="preserve">weitere </w:t>
      </w:r>
      <w:r w:rsidR="00882305">
        <w:t>Unterordner und Quelldateien befinden.</w:t>
      </w:r>
      <w:r w:rsidR="00167CD6">
        <w:t xml:space="preserve"> Die erstellten Projekte werden standardmäßig unter einem vorgegebenen Pfad gespeichert, welcher von Eclipse als Workspace, zu Deutsch Arbeitsbereich genannt wird. Der Workspace </w:t>
      </w:r>
      <w:r w:rsidR="00167CD6">
        <w:lastRenderedPageBreak/>
        <w:t>ist dementsprechend ein Ordner in Dateisystem, in dem alle Projekte und deren Einstellungen abgelegt werden. Zusätzlich dazu werden in dem Workspace auch die Einstellungen der Plattform selbst gespeichert</w:t>
      </w:r>
      <w:r w:rsidR="00115B22">
        <w:t xml:space="preserve">. Allerdings können in Eclipse CDT </w:t>
      </w:r>
      <w:r w:rsidR="002D302B">
        <w:t xml:space="preserve">nach Bedarf </w:t>
      </w:r>
      <w:r w:rsidR="00115B22">
        <w:t>auch weitere Workspaces eingerichtet werden</w:t>
      </w:r>
      <w:r w:rsidR="002D302B">
        <w:t>.</w:t>
      </w:r>
      <w:r w:rsidR="00115B22">
        <w:t xml:space="preserve"> In der geöffneten IDE kann daraufhin zu den eingerichteten Workspaces umgeschaltet werden</w:t>
      </w:r>
      <w:r w:rsidR="00A44BF0">
        <w:t xml:space="preserve"> </w:t>
      </w:r>
      <w:sdt>
        <w:sdtPr>
          <w:alias w:val="Don't edit this field"/>
          <w:tag w:val="CitaviPlaceholder#9dda7cea-d579-4bad-a7bb-798f157e871a"/>
          <w:id w:val="429405449"/>
          <w:placeholder>
            <w:docPart w:val="DefaultPlaceholder_-1854013440"/>
          </w:placeholder>
        </w:sdtPr>
        <w:sdtEndPr/>
        <w:sdtContent>
          <w:r w:rsidR="00A44BF0">
            <w:fldChar w:fldCharType="begin"/>
          </w:r>
          <w:r w:rsidR="00EB25A5">
            <w:instrText>ADDIN CitaviPlaceholder{eyIkaWQiOiIxIiwiRW50cmllcyI6W3siJGlkIjoiMiIsIklkIjoiMjFhOWMyOTAtYTU2Yy00YjMzLTllNDgtNTQ0YTY1ZmUwMTU3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wNVQxMTowMTo1MyIsIlByb2plY3QiOnsiJHJlZiI6IjUifX0sIlVzZU51bWJlcmluZ1R5cGVPZlBhcmVudERvY3VtZW50IjpmYWxzZX1dLCJGb3JtYXR0ZWRUZXh0Ijp7IiRpZCI6IjgiLCJDb3VudCI6MSwiVGV4dFVuaXRzIjpbeyIkaWQiOiI5IiwiRm9udFN0eWxlIjp7IiRpZCI6IjEwIiwiTmV1dHJhbCI6dHJ1ZX0sIlJlYWRpbmdPcmRlciI6MSwiVGV4dCI6IlsxMl0ifV19LCJUYWciOiJDaXRhdmlQbGFjZWhvbGRlciM5ZGRhN2NlYS1kNTc5LTRiYWQtYTdiYi03OThmMTU3ZTg3MWEiLCJUZXh0IjoiWzEyXSIsIldBSVZlcnNpb24iOiI2LjMuMC4wIn0=}</w:instrText>
          </w:r>
          <w:r w:rsidR="00A44BF0">
            <w:fldChar w:fldCharType="separate"/>
          </w:r>
          <w:r w:rsidR="00EB25A5">
            <w:t>[12]</w:t>
          </w:r>
          <w:r w:rsidR="00A44BF0">
            <w:fldChar w:fldCharType="end"/>
          </w:r>
        </w:sdtContent>
      </w:sdt>
      <w:r w:rsidR="00167CD6">
        <w:t>.</w:t>
      </w:r>
    </w:p>
    <w:p w14:paraId="32FAF190" w14:textId="77DDCDE9" w:rsidR="0067771F" w:rsidRDefault="00CB0A46" w:rsidP="00ED4273">
      <w:r>
        <w:t xml:space="preserve">Um ein neues Projekt zu erstellen, muss </w:t>
      </w:r>
      <w:r w:rsidR="0018782C">
        <w:t xml:space="preserve">in dem Menü </w:t>
      </w:r>
      <w:r w:rsidR="0018782C" w:rsidRPr="0018782C">
        <w:rPr>
          <w:b/>
          <w:bCs/>
        </w:rPr>
        <w:t>File</w:t>
      </w:r>
      <w:r w:rsidR="0018782C">
        <w:t xml:space="preserve"> &gt; </w:t>
      </w:r>
      <w:r w:rsidR="0018782C" w:rsidRPr="0018782C">
        <w:rPr>
          <w:b/>
          <w:bCs/>
        </w:rPr>
        <w:t>New</w:t>
      </w:r>
      <w:r w:rsidR="0018782C">
        <w:t xml:space="preserve"> &gt; </w:t>
      </w:r>
      <w:r w:rsidR="0018782C" w:rsidRPr="0018782C">
        <w:rPr>
          <w:b/>
          <w:bCs/>
        </w:rPr>
        <w:t>Project…</w:t>
      </w:r>
      <w:r w:rsidR="0018782C">
        <w:rPr>
          <w:b/>
          <w:bCs/>
        </w:rPr>
        <w:t xml:space="preserve"> </w:t>
      </w:r>
      <w:r w:rsidR="0018782C">
        <w:t>ausgewählt werden</w:t>
      </w:r>
      <w:r w:rsidR="0067771F">
        <w:t xml:space="preserve">. Daraufhin öffnet sich ein „New Project“-Dialog, in dem </w:t>
      </w:r>
      <w:r w:rsidR="00A4150B">
        <w:t>das Format</w:t>
      </w:r>
      <w:r w:rsidR="0067771F">
        <w:t xml:space="preserve"> des Projekt</w:t>
      </w:r>
      <w:r w:rsidR="00A4150B">
        <w:t>e</w:t>
      </w:r>
      <w:r w:rsidR="0067771F">
        <w:t>s ausgewählt werden muss.</w:t>
      </w:r>
      <w:r w:rsidR="0018782C">
        <w:t xml:space="preserve"> </w:t>
      </w:r>
      <w:r w:rsidR="0067771F">
        <w:t>Wichtig hierbei ist nur die Auswahl in dem „C/C++“ Ordner.</w:t>
      </w:r>
      <w:r w:rsidR="00401E20">
        <w:t xml:space="preserve"> Darin kann unteranderem zwischen einem C- bzw. C++-Projekt ausgewählt werden</w:t>
      </w:r>
      <w:r w:rsidR="008A0D7A">
        <w:t xml:space="preserve"> (In diesem Beispiel wurde ein C++ Projekt ausgewählt)</w:t>
      </w:r>
      <w:r w:rsidR="00401E20">
        <w:t>.</w:t>
      </w:r>
    </w:p>
    <w:p w14:paraId="3171B958" w14:textId="106D06FF" w:rsidR="00401E20" w:rsidRDefault="00401E20" w:rsidP="00ED4273">
      <w:pPr>
        <w:rPr>
          <w:b/>
          <w:bCs/>
        </w:rPr>
      </w:pPr>
      <w:r w:rsidRPr="00401E20">
        <w:rPr>
          <w:b/>
          <w:bCs/>
        </w:rPr>
        <w:t>[Screenshot des Dialogs]</w:t>
      </w:r>
    </w:p>
    <w:p w14:paraId="42D9A512" w14:textId="17A0B6C3" w:rsidR="00CB0A46" w:rsidRDefault="00401E20" w:rsidP="00ED4273">
      <w:r>
        <w:t>Nachdem einer dieser zwei Projekt</w:t>
      </w:r>
      <w:r w:rsidR="00A4150B">
        <w:t>formate</w:t>
      </w:r>
      <w:r>
        <w:t xml:space="preserve"> ausgewählt und auf die „Next &gt;“-Taste gedrückt wurde, öffnet sich ein Wizard, der nach dem Namen des Projekts fragt.</w:t>
      </w:r>
      <w:r w:rsidR="002137F7">
        <w:t xml:space="preserve"> </w:t>
      </w:r>
      <w:r w:rsidR="0018782C">
        <w:t xml:space="preserve">Alternativ </w:t>
      </w:r>
      <w:r w:rsidR="008A0D7A">
        <w:t>zu dieser Vorgehensweise</w:t>
      </w:r>
      <w:r w:rsidR="0018782C">
        <w:t xml:space="preserve"> kann auch </w:t>
      </w:r>
      <w:r w:rsidR="002137F7">
        <w:t xml:space="preserve">im Popup-Menü </w:t>
      </w:r>
      <w:r w:rsidR="0018782C">
        <w:t>d</w:t>
      </w:r>
      <w:r w:rsidR="002137F7">
        <w:t>er</w:t>
      </w:r>
      <w:r w:rsidR="0018782C">
        <w:t xml:space="preserve"> „New C/C++ Project“-Taste</w:t>
      </w:r>
      <w:r w:rsidR="002137F7">
        <w:t xml:space="preserve"> der Eintrag „C Project“ bzw. „C++ Project“ ausgewählt werden, um den Wizard zu öffnen</w:t>
      </w:r>
      <w:r w:rsidR="0018782C">
        <w:t>.</w:t>
      </w:r>
    </w:p>
    <w:p w14:paraId="7F7BDB8A" w14:textId="2214A291" w:rsidR="002137F7" w:rsidRDefault="002137F7" w:rsidP="00ED4273">
      <w:pPr>
        <w:rPr>
          <w:b/>
          <w:bCs/>
        </w:rPr>
      </w:pPr>
      <w:r w:rsidRPr="002137F7">
        <w:rPr>
          <w:b/>
          <w:bCs/>
        </w:rPr>
        <w:t>[Screenshot des Wizards]</w:t>
      </w:r>
    </w:p>
    <w:p w14:paraId="0CAD5677" w14:textId="6B4E0CF8" w:rsidR="008A0D7A" w:rsidRDefault="008A0D7A" w:rsidP="00ED4273">
      <w:r>
        <w:t xml:space="preserve">Als erstes muss der Name des Projekts in dem Feld „Project Name“ eingegeben werden. Daraufhin kann entschieden werden, ob das Projekt in dem geöffneten Workspace gespeichert werden soll oder unter einem anderen Pfad. Falls das Projekt nicht in dem Workspace gespeichert werden soll, muss der Haken bei „Use default location“ </w:t>
      </w:r>
      <w:r w:rsidR="00031C65">
        <w:t>entfernt</w:t>
      </w:r>
      <w:r>
        <w:t xml:space="preserve"> werden und </w:t>
      </w:r>
      <w:r w:rsidR="00031C65">
        <w:t xml:space="preserve">der entsprechende Pfad unter „Location“ eingegeben werden. Als nächstes muss der Projekttyp in dem Feld „Project type“ ausgewählt werden (In diesem Beispiel wurde </w:t>
      </w:r>
      <w:r w:rsidR="004160BF">
        <w:t>ein leeres Executable Projekt aus</w:t>
      </w:r>
      <w:r w:rsidR="00031C65">
        <w:t>gewählt). Als letztes muss nur noch die „Finish“-Taste gedrückt werden, um alle Angaben zu bestätigen und den Wizard zu schließen. Nun sollte in dem „C/C++ Projects“-View ein neues Projekt mit dem eingegeben Namen erscheinen</w:t>
      </w:r>
      <w:r w:rsidR="008036DE">
        <w:t xml:space="preserve"> </w:t>
      </w:r>
      <w:sdt>
        <w:sdtPr>
          <w:alias w:val="Don't edit this field"/>
          <w:tag w:val="CitaviPlaceholder#ff4c5ec4-f81c-43b1-a951-c4c5d0d534c0"/>
          <w:id w:val="291097782"/>
          <w:placeholder>
            <w:docPart w:val="DefaultPlaceholder_-1854013440"/>
          </w:placeholder>
        </w:sdtPr>
        <w:sdtEndPr/>
        <w:sdtContent>
          <w:r w:rsidR="008036DE">
            <w:fldChar w:fldCharType="begin"/>
          </w:r>
          <w:r w:rsidR="00EB25A5">
            <w:instrText>ADDIN CitaviPlaceholder{eyIkaWQiOiIxIiwiRW50cmllcyI6W3siJGlkIjoiMiIsIklkIjoiYmQzYTE0NWItZWZiYi00OWYxLTk2MzktNWRjMWJjZmE3Mzkw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wNVQxMTowMTo1MyIsIlByb2plY3QiOnsiJHJlZiI6IjUifX0sIlVzZU51bWJlcmluZ1R5cGVPZlBhcmVudERvY3VtZW50IjpmYWxzZX1dLCJGb3JtYXR0ZWRUZXh0Ijp7IiRpZCI6IjgiLCJDb3VudCI6MSwiVGV4dFVuaXRzIjpbeyIkaWQiOiI5IiwiRm9udFN0eWxlIjp7IiRpZCI6IjEwIiwiTmV1dHJhbCI6dHJ1ZX0sIlJlYWRpbmdPcmRlciI6MSwiVGV4dCI6IlsxMl0ifV19LCJUYWciOiJDaXRhdmlQbGFjZWhvbGRlciNmZjRjNWVjNC1mODFjLTQzYjEtYTk1MS1jNGM1ZDBkNTM0YzAiLCJUZXh0IjoiWzEyXSIsIldBSVZlcnNpb24iOiI2LjMuMC4wIn0=}</w:instrText>
          </w:r>
          <w:r w:rsidR="008036DE">
            <w:fldChar w:fldCharType="separate"/>
          </w:r>
          <w:r w:rsidR="00EB25A5">
            <w:t>[12]</w:t>
          </w:r>
          <w:r w:rsidR="008036DE">
            <w:fldChar w:fldCharType="end"/>
          </w:r>
        </w:sdtContent>
      </w:sdt>
      <w:r w:rsidR="00031C65">
        <w:t>.</w:t>
      </w:r>
    </w:p>
    <w:p w14:paraId="28B08F36" w14:textId="1B1DE6E6" w:rsidR="00AC2A19" w:rsidRDefault="00AC2A19" w:rsidP="00ED4273">
      <w:pPr>
        <w:rPr>
          <w:b/>
          <w:bCs/>
        </w:rPr>
      </w:pPr>
      <w:r w:rsidRPr="00AC2A19">
        <w:rPr>
          <w:b/>
          <w:bCs/>
        </w:rPr>
        <w:t xml:space="preserve">[Screenshot des </w:t>
      </w:r>
      <w:r>
        <w:rPr>
          <w:b/>
          <w:bCs/>
        </w:rPr>
        <w:t>neuen Projektes</w:t>
      </w:r>
      <w:r w:rsidRPr="00AC2A19">
        <w:rPr>
          <w:b/>
          <w:bCs/>
        </w:rPr>
        <w:t>]</w:t>
      </w:r>
    </w:p>
    <w:p w14:paraId="652FB5A8" w14:textId="402F0633" w:rsidR="00AC1C17" w:rsidRDefault="00AC1C17" w:rsidP="00ED4273">
      <w:r>
        <w:t xml:space="preserve">Wie in der Abbildung </w:t>
      </w:r>
      <w:r>
        <w:rPr>
          <w:b/>
          <w:bCs/>
        </w:rPr>
        <w:t>(</w:t>
      </w:r>
      <w:r w:rsidRPr="00AC1C17">
        <w:rPr>
          <w:b/>
          <w:bCs/>
        </w:rPr>
        <w:t>Nummer der Abbildung</w:t>
      </w:r>
      <w:r>
        <w:rPr>
          <w:b/>
          <w:bCs/>
        </w:rPr>
        <w:t>)</w:t>
      </w:r>
      <w:r>
        <w:t xml:space="preserve"> </w:t>
      </w:r>
      <w:r w:rsidR="00E2090E">
        <w:t>gezeigt</w:t>
      </w:r>
      <w:r>
        <w:t xml:space="preserve">, </w:t>
      </w:r>
      <w:r w:rsidR="002341FF">
        <w:t xml:space="preserve">werden neue Projekte in Eclipse CDT nicht als leere Ordner, sondern mit einer gewissen Verzeichnisstruktur erstellt. Diese Struktur stammt aus intern gespeicherten Informationen, aus denen </w:t>
      </w:r>
      <w:r w:rsidR="002341FF">
        <w:lastRenderedPageBreak/>
        <w:t xml:space="preserve">hervorgeht </w:t>
      </w:r>
      <w:r w:rsidR="009C08C6">
        <w:t>welche Unterordner und Dateien das Projekt enthalten soll. Diese Informationen können allerdings verändert bzw. erweitert werden. Dadurch k</w:t>
      </w:r>
      <w:r w:rsidR="00652507">
        <w:t>ö</w:t>
      </w:r>
      <w:r w:rsidR="009C08C6">
        <w:t>nn</w:t>
      </w:r>
      <w:r w:rsidR="00652507">
        <w:t xml:space="preserve">en in </w:t>
      </w:r>
      <w:r w:rsidR="009C08C6">
        <w:t xml:space="preserve">Eclipse CDT </w:t>
      </w:r>
      <w:r w:rsidR="00BC2518">
        <w:t>weitere Projektformat</w:t>
      </w:r>
      <w:r w:rsidR="00652507">
        <w:t>e</w:t>
      </w:r>
      <w:r w:rsidR="00BC2518">
        <w:t xml:space="preserve"> hinzugefügt werden, welche bei dem „New Project“-Dialog </w:t>
      </w:r>
      <w:r w:rsidR="00BC2518">
        <w:rPr>
          <w:b/>
          <w:bCs/>
        </w:rPr>
        <w:t>(</w:t>
      </w:r>
      <w:r w:rsidR="00BC2518" w:rsidRPr="00AC1C17">
        <w:rPr>
          <w:b/>
          <w:bCs/>
        </w:rPr>
        <w:t>Nummer der Abbildung</w:t>
      </w:r>
      <w:r w:rsidR="00BC2518">
        <w:rPr>
          <w:b/>
          <w:bCs/>
        </w:rPr>
        <w:t xml:space="preserve">) </w:t>
      </w:r>
      <w:r w:rsidR="00BC2518" w:rsidRPr="00BC2518">
        <w:t>oder dem</w:t>
      </w:r>
      <w:r w:rsidR="00BC2518">
        <w:rPr>
          <w:b/>
          <w:bCs/>
        </w:rPr>
        <w:t xml:space="preserve"> </w:t>
      </w:r>
      <w:r w:rsidR="00BC2518">
        <w:t xml:space="preserve">Popup-Menü der „New C/C++ Project“-Taste </w:t>
      </w:r>
      <w:r w:rsidR="00652507">
        <w:t>ausgewählt werden können</w:t>
      </w:r>
      <w:r w:rsidR="00BC2518">
        <w:t>.</w:t>
      </w:r>
      <w:r w:rsidR="00E2090E">
        <w:t xml:space="preserve"> </w:t>
      </w:r>
      <w:r w:rsidR="00652507">
        <w:t xml:space="preserve">Aus diesen Projektformaten </w:t>
      </w:r>
      <w:r w:rsidR="00386F89">
        <w:t xml:space="preserve">könne wiederum </w:t>
      </w:r>
      <w:r w:rsidR="005E2AF7">
        <w:t xml:space="preserve">neue Projekte mit einem Wizard </w:t>
      </w:r>
      <w:r w:rsidR="00652507">
        <w:t>erstellt werden</w:t>
      </w:r>
      <w:r w:rsidR="005E2AF7">
        <w:t xml:space="preserve">. </w:t>
      </w:r>
      <w:r w:rsidR="00652507">
        <w:t xml:space="preserve">Die Umsetzung dieser Möglichkeit ist allerdings kompliziert und aufwändig. </w:t>
      </w:r>
      <w:r w:rsidR="005E2AF7">
        <w:t xml:space="preserve">Außerdem würde die Beschreibung der Vorgehensweise den Rahmen dieser Bachelorarbeit </w:t>
      </w:r>
      <w:r w:rsidR="00386F89">
        <w:t>überschreiten</w:t>
      </w:r>
      <w:r w:rsidR="005E2AF7">
        <w:t>.</w:t>
      </w:r>
      <w:r w:rsidR="00386F89">
        <w:t xml:space="preserve"> Dessen ungeachtet gibt es in Eclipse CDT eine weitere Möglichkeit neue Projekte aus selbst erstellten Vorlagen zu erstellen. Dazu muss vorab </w:t>
      </w:r>
      <w:r w:rsidR="00A84349">
        <w:t>ein fertige</w:t>
      </w:r>
      <w:r w:rsidR="00B04C4C">
        <w:t>s</w:t>
      </w:r>
      <w:r w:rsidR="00A84349">
        <w:t xml:space="preserve"> </w:t>
      </w:r>
      <w:r w:rsidR="00B04C4C">
        <w:t>Template-</w:t>
      </w:r>
      <w:r w:rsidR="00A84349">
        <w:t>Projekt, mit notwendigen Unterordnern und Dateien, in Eclipse erstellt und in einem beliebigen Workspace gespeichert werden</w:t>
      </w:r>
      <w:r w:rsidR="00B04C4C">
        <w:t xml:space="preserve"> (wie in den letzten Abschnitten dieses Kapitels erklärt)</w:t>
      </w:r>
      <w:r w:rsidR="00A84349">
        <w:t xml:space="preserve">. </w:t>
      </w:r>
      <w:r w:rsidR="001E232E">
        <w:t xml:space="preserve">Das gespeicherte Projekt kann daraufhin mit einem Import in </w:t>
      </w:r>
      <w:r w:rsidR="00B04C4C">
        <w:t>jedes beliebige</w:t>
      </w:r>
      <w:r w:rsidR="001E232E">
        <w:t xml:space="preserve"> Workspaces kopier</w:t>
      </w:r>
      <w:r w:rsidR="00E30775">
        <w:t>t</w:t>
      </w:r>
      <w:r w:rsidR="00B04C4C">
        <w:t xml:space="preserve"> werden</w:t>
      </w:r>
      <w:r w:rsidR="001E232E">
        <w:t xml:space="preserve">. </w:t>
      </w:r>
      <w:r w:rsidR="00B04C4C">
        <w:t>Um dies zu erreichen,</w:t>
      </w:r>
      <w:r w:rsidR="005B22AE">
        <w:t xml:space="preserve"> muss in dem Menü </w:t>
      </w:r>
      <w:r w:rsidR="005B22AE" w:rsidRPr="005B22AE">
        <w:rPr>
          <w:b/>
          <w:bCs/>
        </w:rPr>
        <w:t>File</w:t>
      </w:r>
      <w:r w:rsidR="005B22AE">
        <w:t xml:space="preserve"> &gt; </w:t>
      </w:r>
      <w:r w:rsidR="005B22AE" w:rsidRPr="005B22AE">
        <w:rPr>
          <w:b/>
          <w:bCs/>
        </w:rPr>
        <w:t>import…</w:t>
      </w:r>
      <w:r w:rsidR="005B22AE">
        <w:t xml:space="preserve"> ausgewählt werden, um ein „Import“-Dialog zu öffnen.</w:t>
      </w:r>
    </w:p>
    <w:p w14:paraId="4758EDD9" w14:textId="77777777" w:rsidR="005B22AE" w:rsidRDefault="005B22AE" w:rsidP="005B22AE">
      <w:pPr>
        <w:rPr>
          <w:b/>
          <w:bCs/>
        </w:rPr>
      </w:pPr>
      <w:r w:rsidRPr="00401E20">
        <w:rPr>
          <w:b/>
          <w:bCs/>
        </w:rPr>
        <w:t>[Screenshot des Dialogs]</w:t>
      </w:r>
    </w:p>
    <w:p w14:paraId="0585E166" w14:textId="117E6691" w:rsidR="005B22AE" w:rsidRDefault="005B22AE" w:rsidP="00ED4273">
      <w:r>
        <w:t xml:space="preserve">In diesem Dialog muss nun </w:t>
      </w:r>
      <w:r w:rsidRPr="005B22AE">
        <w:rPr>
          <w:b/>
          <w:bCs/>
        </w:rPr>
        <w:t>General</w:t>
      </w:r>
      <w:r>
        <w:t xml:space="preserve"> &gt; </w:t>
      </w:r>
      <w:r w:rsidRPr="005B22AE">
        <w:rPr>
          <w:b/>
          <w:bCs/>
        </w:rPr>
        <w:t>Existing Projects into Workspace</w:t>
      </w:r>
      <w:r>
        <w:t xml:space="preserve"> ausgewählt und die „Next &gt;“-Taste gedrückt werden. Dadurch </w:t>
      </w:r>
      <w:r w:rsidR="006F3E6F">
        <w:t>wird die nächste Seite des Dialogs aufgerufen, auf der in „Select root directory“ das Verzeichnis der Projekt-Vorlage ausgewählt werden muss.</w:t>
      </w:r>
    </w:p>
    <w:p w14:paraId="28FEF3C8" w14:textId="6A7C7B64" w:rsidR="006F3E6F" w:rsidRDefault="006F3E6F" w:rsidP="006F3E6F">
      <w:pPr>
        <w:rPr>
          <w:b/>
          <w:bCs/>
        </w:rPr>
      </w:pPr>
      <w:r w:rsidRPr="00401E20">
        <w:rPr>
          <w:b/>
          <w:bCs/>
        </w:rPr>
        <w:t>[Screenshot de</w:t>
      </w:r>
      <w:r>
        <w:rPr>
          <w:b/>
          <w:bCs/>
        </w:rPr>
        <w:t>r neuen Seite des</w:t>
      </w:r>
      <w:r w:rsidRPr="00401E20">
        <w:rPr>
          <w:b/>
          <w:bCs/>
        </w:rPr>
        <w:t xml:space="preserve"> Dialogs]</w:t>
      </w:r>
    </w:p>
    <w:p w14:paraId="393190C2" w14:textId="1C04E5F9" w:rsidR="006F3E6F" w:rsidRPr="00AC1C17" w:rsidRDefault="006F3E6F" w:rsidP="00ED4273">
      <w:r>
        <w:t xml:space="preserve">Als </w:t>
      </w:r>
      <w:r w:rsidR="0003160E">
        <w:t>letztes</w:t>
      </w:r>
      <w:r>
        <w:t xml:space="preserve"> muss man in der „Projects“-Liste das zu importierende Projekt auswählen und auf die „Finish“-Taste drücken. Dadurch wird das Projekt in den aktuellen Workspace </w:t>
      </w:r>
      <w:r w:rsidR="0093185F">
        <w:t>kopiert</w:t>
      </w:r>
      <w:r>
        <w:t xml:space="preserve">. </w:t>
      </w:r>
      <w:r w:rsidR="00E30775">
        <w:t xml:space="preserve">Die Kopie kann daraufhin umbenannt und erweitert werden. Dieser Import Prozess kann in einem Workspace </w:t>
      </w:r>
      <w:r w:rsidR="0003160E">
        <w:t>beliebig</w:t>
      </w:r>
      <w:r w:rsidR="00E30775">
        <w:t xml:space="preserve"> oft durchgeführt werden, solang es bei den Kopien zu keinen Namenskonflikten kommt.</w:t>
      </w:r>
    </w:p>
    <w:p w14:paraId="1922153C" w14:textId="2D5DA883" w:rsidR="00EE32A8" w:rsidRDefault="00EE32A8" w:rsidP="0036748D">
      <w:pPr>
        <w:pStyle w:val="berschrift3"/>
        <w:numPr>
          <w:ilvl w:val="2"/>
          <w:numId w:val="1"/>
        </w:numPr>
      </w:pPr>
      <w:bookmarkStart w:id="20" w:name="_Toc92282917"/>
      <w:r>
        <w:t>Visual Studio Code</w:t>
      </w:r>
      <w:bookmarkEnd w:id="20"/>
    </w:p>
    <w:p w14:paraId="5BF5998C" w14:textId="4BBA6755" w:rsidR="009847E0" w:rsidRDefault="00C05F62" w:rsidP="00C05F62">
      <w:r>
        <w:t>Visual Studio Code</w:t>
      </w:r>
      <w:r w:rsidR="00EF64CD">
        <w:t xml:space="preserve"> (abgekürzt VSCode)</w:t>
      </w:r>
      <w:r>
        <w:t xml:space="preserve"> ist</w:t>
      </w:r>
      <w:r w:rsidR="00B36F18">
        <w:t xml:space="preserve">, anders als Eclipse und CLion, keine richtige IDE, sondern </w:t>
      </w:r>
      <w:r>
        <w:t xml:space="preserve">ein </w:t>
      </w:r>
      <w:r w:rsidR="00926DE0">
        <w:t>kostenlose</w:t>
      </w:r>
      <w:r w:rsidR="00EA4538">
        <w:t>r</w:t>
      </w:r>
      <w:r w:rsidR="00EA351C">
        <w:t xml:space="preserve"> und open source </w:t>
      </w:r>
      <w:r w:rsidR="00F57BD4">
        <w:t>(</w:t>
      </w:r>
      <w:hyperlink r:id="rId15" w:history="1">
        <w:r w:rsidR="00F57BD4" w:rsidRPr="00EA351C">
          <w:rPr>
            <w:rStyle w:val="Hyperlink"/>
          </w:rPr>
          <w:t>github.com/microsoft/vscode</w:t>
        </w:r>
      </w:hyperlink>
      <w:r w:rsidR="00F57BD4">
        <w:t xml:space="preserve">) </w:t>
      </w:r>
      <w:r w:rsidR="00EA351C">
        <w:t>basierte</w:t>
      </w:r>
      <w:r w:rsidR="00EA4538">
        <w:t>r</w:t>
      </w:r>
      <w:r>
        <w:t xml:space="preserve"> </w:t>
      </w:r>
      <w:r w:rsidR="00EA4538">
        <w:t>Code-Editor</w:t>
      </w:r>
      <w:r>
        <w:t xml:space="preserve"> </w:t>
      </w:r>
      <w:r w:rsidR="00360268">
        <w:t>von</w:t>
      </w:r>
      <w:r w:rsidR="00926DE0">
        <w:t xml:space="preserve"> </w:t>
      </w:r>
      <w:r>
        <w:t>Microsoft</w:t>
      </w:r>
      <w:r w:rsidR="00F57BD4">
        <w:t xml:space="preserve">. </w:t>
      </w:r>
      <w:r>
        <w:t xml:space="preserve">Es ist </w:t>
      </w:r>
      <w:r w:rsidRPr="00C05F62">
        <w:t xml:space="preserve">plattformübergreifend auf </w:t>
      </w:r>
      <w:r w:rsidR="00926DE0">
        <w:t xml:space="preserve">den Betriebssystemen </w:t>
      </w:r>
      <w:r w:rsidRPr="00C05F62">
        <w:t>Windows, Linux und macOS</w:t>
      </w:r>
      <w:r w:rsidR="00926DE0">
        <w:t xml:space="preserve"> verfügbar</w:t>
      </w:r>
      <w:r w:rsidR="009847E0">
        <w:t xml:space="preserve"> </w:t>
      </w:r>
      <w:sdt>
        <w:sdtPr>
          <w:alias w:val="Don't edit this field"/>
          <w:tag w:val="CitaviPlaceholder#727a7397-8410-4b79-b04c-8732d7d4e5be"/>
          <w:id w:val="2099282182"/>
          <w:placeholder>
            <w:docPart w:val="DefaultPlaceholder_-1854013440"/>
          </w:placeholder>
        </w:sdtPr>
        <w:sdtEndPr/>
        <w:sdtContent>
          <w:r w:rsidR="009847E0">
            <w:fldChar w:fldCharType="begin"/>
          </w:r>
          <w:r w:rsidR="00EB25A5">
            <w:instrText>ADDIN CitaviPlaceholder{eyIkaWQiOiIxIiwiRW50cmllcyI6W3siJGlkIjoiMiIsIklkIjoiNzdjZWJjZDUtMjk4Mi00YjE0LWE2NTgtYzMzMWIzMDExZGE3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EtMDVUMTE6MDE6NTMiLCJQcm9qZWN0Ijp7IiRyZWYiOiI1In19LCJVc2VOdW1iZXJpbmdUeXBlT2ZQYXJlbnREb2N1bWVudCI6ZmFsc2V9XSwiRm9ybWF0dGVkVGV4dCI6eyIkaWQiOiIxNCIsIkNvdW50IjoxLCJUZXh0VW5pdHMiOlt7IiRpZCI6IjE1IiwiRm9udFN0eWxlIjp7IiRpZCI6IjE2IiwiTmV1dHJhbCI6dHJ1ZX0sIlJlYWRpbmdPcmRlciI6MSwiVGV4dCI6IlsxM10ifV19LCJUYWciOiJDaXRhdmlQbGFjZWhvbGRlciM3MjdhNzM5Ny04NDEwLTRiNzktYjA0Yy04NzMyZDdkNGU1YmUiLCJUZXh0IjoiWzEzXSIsIldBSVZlcnNpb24iOiI2LjMuMC4wIn0=}</w:instrText>
          </w:r>
          <w:r w:rsidR="009847E0">
            <w:fldChar w:fldCharType="separate"/>
          </w:r>
          <w:r w:rsidR="00EB25A5">
            <w:t>[13]</w:t>
          </w:r>
          <w:r w:rsidR="009847E0">
            <w:fldChar w:fldCharType="end"/>
          </w:r>
        </w:sdtContent>
      </w:sdt>
      <w:r w:rsidR="001979FC">
        <w:t>.</w:t>
      </w:r>
    </w:p>
    <w:p w14:paraId="40B34F6A" w14:textId="7ABC3C95" w:rsidR="00C05F62" w:rsidRDefault="00B94AC5" w:rsidP="00C05F62">
      <w:r>
        <w:lastRenderedPageBreak/>
        <w:t xml:space="preserve">Wie in dem Abschnitt zuvor </w:t>
      </w:r>
      <w:r w:rsidR="005F0AAF">
        <w:t>gesagt, ist VSCode keine richtige IDE, sondern ein Quellcode-Editor</w:t>
      </w:r>
      <w:r w:rsidR="00FD7ED1">
        <w:t>, dessen Haupt</w:t>
      </w:r>
      <w:r w:rsidR="008B5331">
        <w:t xml:space="preserve">zweck es ist das Schreiben von Quellcode </w:t>
      </w:r>
      <w:r w:rsidR="0050632F">
        <w:t>zu vereinfachen</w:t>
      </w:r>
      <w:r w:rsidR="008B5331">
        <w:t xml:space="preserve">. </w:t>
      </w:r>
      <w:r w:rsidR="0050632F">
        <w:t>Der Unterschied zu richtigen IDEs ist, dass VSCode nicht Projektbasiert arbeitet, sondern auf Basis von Dateien sowie Orderbasierten Projekten</w:t>
      </w:r>
      <w:r w:rsidR="008B0C82">
        <w:t>.</w:t>
      </w:r>
      <w:r w:rsidR="008B0C82" w:rsidRPr="008B0C82">
        <w:t xml:space="preserve"> </w:t>
      </w:r>
      <w:r w:rsidR="008B0C82">
        <w:t>Die Art der Datei spielt dabei keine Rolle, da VScode fast mit jeder modernen Programmiersprache erweiterbar ist. In dem Tab „Erweiterungen“ muss dafür schlichtweg die jeweilige Sprache gesucht und anschließend installiert werden</w:t>
      </w:r>
      <w:r w:rsidR="00BE53E4">
        <w:t xml:space="preserve"> </w:t>
      </w:r>
      <w:sdt>
        <w:sdtPr>
          <w:alias w:val="Don't edit this field"/>
          <w:tag w:val="CitaviPlaceholder#7d18c11c-8879-4abd-8d5a-5b8de1c3cc39"/>
          <w:id w:val="1227334878"/>
          <w:placeholder>
            <w:docPart w:val="DefaultPlaceholder_-1854013440"/>
          </w:placeholder>
        </w:sdtPr>
        <w:sdtEndPr/>
        <w:sdtContent>
          <w:r w:rsidR="00D44E40">
            <w:fldChar w:fldCharType="begin"/>
          </w:r>
          <w:r w:rsidR="00EB25A5">
            <w:instrText>ADDIN CitaviPlaceholder{eyIkaWQiOiIxIiwiRW50cmllcyI6W3siJGlkIjoiMiIsIklkIjoiZDlkZjllMTMtYmQ3YS00MTY4LTgzZjAtMWY0NDJiNWUwMmMx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EtMDVUMTE6MDE6NTMiLCJQcm9qZWN0Ijp7IiRyZWYiOiI1In19LCJVc2VOdW1iZXJpbmdUeXBlT2ZQYXJlbnREb2N1bWVudCI6ZmFsc2V9XSwiRm9ybWF0dGVkVGV4dCI6eyIkaWQiOiIxNCIsIkNvdW50IjoxLCJUZXh0VW5pdHMiOlt7IiRpZCI6IjE1IiwiRm9udFN0eWxlIjp7IiRpZCI6IjE2IiwiTmV1dHJhbCI6dHJ1ZX0sIlJlYWRpbmdPcmRlciI6MSwiVGV4dCI6IlsxM10ifV19LCJUYWciOiJDaXRhdmlQbGFjZWhvbGRlciM3ZDE4YzExYy04ODc5LTRhYmQtOGQ1YS01YjhkZTFjM2NjMzkiLCJUZXh0IjoiWzEzXSIsIldBSVZlcnNpb24iOiI2LjMuMC4wIn0=}</w:instrText>
          </w:r>
          <w:r w:rsidR="00D44E40">
            <w:fldChar w:fldCharType="separate"/>
          </w:r>
          <w:r w:rsidR="00EB25A5">
            <w:t>[13]</w:t>
          </w:r>
          <w:r w:rsidR="00D44E40">
            <w:fldChar w:fldCharType="end"/>
          </w:r>
        </w:sdtContent>
      </w:sdt>
      <w:r w:rsidR="00C05F62" w:rsidRPr="00C05F62">
        <w:t>.</w:t>
      </w:r>
      <w:r w:rsidR="000240F2">
        <w:t xml:space="preserve"> Ein weiterer Unterschied ist, dass VSCode keinen integrierten Compiler besitzt. </w:t>
      </w:r>
      <w:r w:rsidR="0018529E">
        <w:t xml:space="preserve">Für die Entwicklung mit Programmiersprachen bei denen Compiler benötigt werden, müssen diese manuell heruntergeladen, installiert und mit VSCode verlinkt werden </w:t>
      </w:r>
      <w:sdt>
        <w:sdtPr>
          <w:alias w:val="Don't edit this field"/>
          <w:tag w:val="CitaviPlaceholder#63549faf-c8f7-45cf-8797-4ec5ebc32c30"/>
          <w:id w:val="-871066120"/>
          <w:placeholder>
            <w:docPart w:val="DefaultPlaceholder_-1854013440"/>
          </w:placeholder>
        </w:sdtPr>
        <w:sdtEndPr/>
        <w:sdtContent>
          <w:r w:rsidR="0018529E">
            <w:fldChar w:fldCharType="begin"/>
          </w:r>
          <w:r w:rsidR="00EB25A5">
            <w:instrText>ADDIN CitaviPlaceholder{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}</w:instrText>
          </w:r>
          <w:r w:rsidR="0018529E">
            <w:fldChar w:fldCharType="separate"/>
          </w:r>
          <w:r w:rsidR="00EB25A5">
            <w:t>[14]</w:t>
          </w:r>
          <w:r w:rsidR="0018529E">
            <w:fldChar w:fldCharType="end"/>
          </w:r>
        </w:sdtContent>
      </w:sdt>
      <w:r w:rsidR="0018529E">
        <w:t>.</w:t>
      </w:r>
    </w:p>
    <w:p w14:paraId="4CC8CD92" w14:textId="1D301078" w:rsidR="00EF217E" w:rsidRDefault="003D11FF" w:rsidP="00C05F62">
      <w:r>
        <w:t>Wie in Abschnitt 2.4 erwähnt, ist die wichtigste Funktionalität die</w:t>
      </w:r>
      <w:r w:rsidR="00644D5F">
        <w:t>,</w:t>
      </w:r>
      <w:r>
        <w:t xml:space="preserve"> der Erstellung und Verwaltung ganzer Projekte mit </w:t>
      </w:r>
      <w:r w:rsidR="009D78B9">
        <w:t>m</w:t>
      </w:r>
      <w:r>
        <w:t>ehrer</w:t>
      </w:r>
      <w:r w:rsidR="009D78B9">
        <w:t>en</w:t>
      </w:r>
      <w:r>
        <w:t xml:space="preserve"> Dateien. </w:t>
      </w:r>
      <w:r w:rsidR="009D78B9">
        <w:t>Um ein neues Projekt in VSCode anzulegen, muss</w:t>
      </w:r>
      <w:r w:rsidR="00C5077C">
        <w:t xml:space="preserve"> </w:t>
      </w:r>
      <w:r w:rsidR="009D78B9">
        <w:t xml:space="preserve">unter </w:t>
      </w:r>
      <w:r w:rsidR="009D78B9" w:rsidRPr="009D78B9">
        <w:rPr>
          <w:b/>
          <w:bCs/>
        </w:rPr>
        <w:t>Datei</w:t>
      </w:r>
      <w:r w:rsidR="009D78B9">
        <w:t xml:space="preserve"> &gt; </w:t>
      </w:r>
      <w:r w:rsidR="009D78B9" w:rsidRPr="009D78B9">
        <w:rPr>
          <w:b/>
          <w:bCs/>
        </w:rPr>
        <w:t>Ordner öffnen…</w:t>
      </w:r>
      <w:r w:rsidR="009D78B9">
        <w:rPr>
          <w:b/>
          <w:bCs/>
        </w:rPr>
        <w:t xml:space="preserve"> </w:t>
      </w:r>
      <w:r w:rsidR="009D78B9">
        <w:t xml:space="preserve">ein Verzeichnis </w:t>
      </w:r>
      <w:r w:rsidR="00D55E87">
        <w:t>auswähl</w:t>
      </w:r>
      <w:r w:rsidR="00C5077C">
        <w:t>t werden</w:t>
      </w:r>
      <w:r w:rsidR="00D55E87">
        <w:t>,</w:t>
      </w:r>
      <w:r w:rsidR="009D78B9">
        <w:t xml:space="preserve"> in welches ein neues Projekt angelegt werden soll.</w:t>
      </w:r>
    </w:p>
    <w:p w14:paraId="57F49087" w14:textId="0DC2A233" w:rsidR="00EF217E" w:rsidRPr="00EF217E" w:rsidRDefault="00EF217E" w:rsidP="00C05F62">
      <w:pPr>
        <w:rPr>
          <w:b/>
          <w:bCs/>
        </w:rPr>
      </w:pPr>
      <w:r>
        <w:rPr>
          <w:b/>
          <w:bCs/>
        </w:rPr>
        <w:t>[</w:t>
      </w:r>
      <w:r w:rsidRPr="00EF217E">
        <w:rPr>
          <w:b/>
          <w:bCs/>
        </w:rPr>
        <w:t>Screenshot</w:t>
      </w:r>
      <w:r w:rsidR="00716956">
        <w:rPr>
          <w:b/>
          <w:bCs/>
        </w:rPr>
        <w:t xml:space="preserve"> des Menüs</w:t>
      </w:r>
      <w:r>
        <w:rPr>
          <w:b/>
          <w:bCs/>
        </w:rPr>
        <w:t>]</w:t>
      </w:r>
    </w:p>
    <w:p w14:paraId="656D2BD1" w14:textId="77777777" w:rsidR="00EF217E" w:rsidRDefault="00487856" w:rsidP="00C05F62">
      <w:r>
        <w:t xml:space="preserve">Nachdem ein Verzeichnis ausgewählt wurde, </w:t>
      </w:r>
      <w:r w:rsidR="00D55E87">
        <w:t>kann darin</w:t>
      </w:r>
      <w:r>
        <w:t xml:space="preserve"> </w:t>
      </w:r>
      <w:r w:rsidR="00D55E87">
        <w:t>ein neuer Ordner angelegt werden</w:t>
      </w:r>
      <w:r w:rsidR="00C5077C">
        <w:t>, welcher das neue Projekt repräsentieren soll</w:t>
      </w:r>
      <w:r w:rsidR="00D55E87">
        <w:t xml:space="preserve">. </w:t>
      </w:r>
    </w:p>
    <w:p w14:paraId="5B9FD542" w14:textId="4A8A6BFC" w:rsidR="00EF217E" w:rsidRPr="00EF217E" w:rsidRDefault="00EF217E" w:rsidP="00C05F62">
      <w:pPr>
        <w:rPr>
          <w:b/>
          <w:bCs/>
        </w:rPr>
      </w:pPr>
      <w:r>
        <w:rPr>
          <w:b/>
          <w:bCs/>
        </w:rPr>
        <w:t>[</w:t>
      </w:r>
      <w:r w:rsidRPr="00EF217E">
        <w:rPr>
          <w:b/>
          <w:bCs/>
        </w:rPr>
        <w:t>Screenshot</w:t>
      </w:r>
      <w:r w:rsidR="00716956">
        <w:rPr>
          <w:b/>
          <w:bCs/>
        </w:rPr>
        <w:t xml:space="preserve"> des VSCode Explorers</w:t>
      </w:r>
      <w:r>
        <w:rPr>
          <w:b/>
          <w:bCs/>
        </w:rPr>
        <w:t>]</w:t>
      </w:r>
    </w:p>
    <w:p w14:paraId="1FE51C4D" w14:textId="2D2EE6F5" w:rsidR="00DF4589" w:rsidRDefault="00C5077C" w:rsidP="00C05F62">
      <w:r>
        <w:t>Diesem Ordner</w:t>
      </w:r>
      <w:r w:rsidR="00D55E87">
        <w:t xml:space="preserve"> können </w:t>
      </w:r>
      <w:r w:rsidR="00AA2182">
        <w:t>im Nachhinein</w:t>
      </w:r>
      <w:r w:rsidR="00901CA8">
        <w:t xml:space="preserve"> auf die gleiche Weise</w:t>
      </w:r>
      <w:r>
        <w:t xml:space="preserve"> </w:t>
      </w:r>
      <w:r w:rsidR="00D55E87">
        <w:t>weiter</w:t>
      </w:r>
      <w:r w:rsidR="00134B1F">
        <w:t xml:space="preserve">e </w:t>
      </w:r>
      <w:r w:rsidR="00D55E87">
        <w:t>Unterorder und Dateien</w:t>
      </w:r>
      <w:r w:rsidR="00134B1F">
        <w:t>, die für das Projekt notwendig sind,</w:t>
      </w:r>
      <w:r w:rsidR="00D55E87">
        <w:t xml:space="preserve"> hinzugefügt werden</w:t>
      </w:r>
      <w:r w:rsidR="00901CA8">
        <w:t xml:space="preserve"> </w:t>
      </w:r>
      <w:sdt>
        <w:sdtPr>
          <w:alias w:val="Don't edit this field"/>
          <w:tag w:val="CitaviPlaceholder#46af42d4-1ac8-4d4d-874f-5a9c29957ab3"/>
          <w:id w:val="335117247"/>
          <w:placeholder>
            <w:docPart w:val="DefaultPlaceholder_-1854013440"/>
          </w:placeholder>
        </w:sdtPr>
        <w:sdtEndPr/>
        <w:sdtContent>
          <w:r w:rsidR="00DF4589">
            <w:fldChar w:fldCharType="begin"/>
          </w:r>
          <w:r w:rsidR="00EB25A5">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E1XSJ9XX0sIlRhZyI6IkNpdGF2aVBsYWNlaG9sZGVyIzQ2YWY0MmQ0LTFhYzgtNGQ0ZC04NzRmLTVhOWMyOTk1N2FiMyIsIlRleHQiOiJbMTVdIiwiV0FJVmVyc2lvbiI6IjYuMy4wLjAifQ==}</w:instrText>
          </w:r>
          <w:r w:rsidR="00DF4589">
            <w:fldChar w:fldCharType="separate"/>
          </w:r>
          <w:r w:rsidR="00EB25A5">
            <w:t>[15]</w:t>
          </w:r>
          <w:r w:rsidR="00DF4589">
            <w:fldChar w:fldCharType="end"/>
          </w:r>
        </w:sdtContent>
      </w:sdt>
      <w:r w:rsidR="00487856">
        <w:t>.</w:t>
      </w:r>
    </w:p>
    <w:p w14:paraId="78D33964" w14:textId="6EE31FB5" w:rsidR="00EF217E" w:rsidRDefault="00901CA8" w:rsidP="00C05F62">
      <w:r>
        <w:t xml:space="preserve">Eine weitere Möglichkeit ein neues Projekt zu erstellen ist </w:t>
      </w:r>
      <w:r w:rsidR="0078641A">
        <w:t xml:space="preserve">bietet das integrierte Terminal in VSCode. Dazu kann unter </w:t>
      </w:r>
      <w:r w:rsidR="0078641A" w:rsidRPr="0078641A">
        <w:rPr>
          <w:b/>
          <w:bCs/>
        </w:rPr>
        <w:t>Terminal</w:t>
      </w:r>
      <w:r w:rsidR="0078641A">
        <w:t xml:space="preserve"> &gt; </w:t>
      </w:r>
      <w:r w:rsidR="0078641A" w:rsidRPr="0078641A">
        <w:rPr>
          <w:b/>
          <w:bCs/>
        </w:rPr>
        <w:t>Neues Terminal</w:t>
      </w:r>
      <w:r w:rsidR="0078641A">
        <w:t xml:space="preserve"> ein neues Terminal geöffnet werden.</w:t>
      </w:r>
    </w:p>
    <w:p w14:paraId="1A444B35" w14:textId="4A3E98C5" w:rsidR="00EF217E" w:rsidRPr="00EF217E" w:rsidRDefault="00EF217E" w:rsidP="00C05F62">
      <w:pPr>
        <w:rPr>
          <w:b/>
          <w:bCs/>
        </w:rPr>
      </w:pPr>
      <w:r>
        <w:rPr>
          <w:b/>
          <w:bCs/>
        </w:rPr>
        <w:t>[</w:t>
      </w:r>
      <w:r w:rsidRPr="00EF217E">
        <w:rPr>
          <w:b/>
          <w:bCs/>
        </w:rPr>
        <w:t>Screenshot</w:t>
      </w:r>
      <w:r w:rsidR="00716956">
        <w:rPr>
          <w:b/>
          <w:bCs/>
        </w:rPr>
        <w:t xml:space="preserve"> des Menüs</w:t>
      </w:r>
      <w:r>
        <w:rPr>
          <w:b/>
          <w:bCs/>
        </w:rPr>
        <w:t>]</w:t>
      </w:r>
    </w:p>
    <w:p w14:paraId="6825A562" w14:textId="79E73B33" w:rsidR="00901CA8" w:rsidRDefault="00E15BDA" w:rsidP="00C05F62">
      <w:r>
        <w:t xml:space="preserve">In diesem Terminal können dann alle notwendigen Befehle eingegeben werden, um ein neuen Ordner unter dem gewünschten Verzeichnis zu erstellen und diesen danach mit notwendigen Quelldateien zu füllen </w:t>
      </w:r>
      <w:sdt>
        <w:sdtPr>
          <w:alias w:val="Don't edit this field"/>
          <w:tag w:val="CitaviPlaceholder#d37deb7a-9b2b-400b-bd6e-cae71fd67db5"/>
          <w:id w:val="1496456553"/>
          <w:placeholder>
            <w:docPart w:val="DefaultPlaceholder_-1854013440"/>
          </w:placeholder>
        </w:sdtPr>
        <w:sdtEndPr/>
        <w:sdtContent>
          <w:r>
            <w:fldChar w:fldCharType="begin"/>
          </w:r>
          <w:r w:rsidR="00EB25A5">
            <w:instrText>ADDIN CitaviPlaceholder{eyIkaWQiOiIxIiwiRW50cmllcyI6W3siJGlkIjoiMiIsIklkIjoiY2YyNWI0MDYtNTVhNy00ZjU5LWE1MzgtZWMwZWViMzNhYTRl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E1XSJ9XX0sIlRhZyI6IkNpdGF2aVBsYWNlaG9sZGVyI2QzN2RlYjdhLTliMmItNDAwYi1iZDZlLWNhZTcxZmQ2N2RiNSIsIlRleHQiOiJbMTVdIiwiV0FJVmVyc2lvbiI6IjYuMy4wLjAifQ==}</w:instrText>
          </w:r>
          <w:r>
            <w:fldChar w:fldCharType="separate"/>
          </w:r>
          <w:r w:rsidR="00EB25A5">
            <w:t>[15]</w:t>
          </w:r>
          <w:r>
            <w:fldChar w:fldCharType="end"/>
          </w:r>
        </w:sdtContent>
      </w:sdt>
      <w:r>
        <w:t>.</w:t>
      </w:r>
    </w:p>
    <w:p w14:paraId="013C6D72" w14:textId="71F8784E" w:rsidR="00EF217E" w:rsidRDefault="0035692D" w:rsidP="00C05F62">
      <w:r>
        <w:t>Diese Vorgehensweise</w:t>
      </w:r>
      <w:r w:rsidR="003200C9">
        <w:t>n</w:t>
      </w:r>
      <w:r>
        <w:t xml:space="preserve"> </w:t>
      </w:r>
      <w:r w:rsidR="00505601">
        <w:t>sind jedoch nicht dafür geeignet</w:t>
      </w:r>
      <w:r w:rsidR="002A6B98">
        <w:t xml:space="preserve">, wenn ein Softwareprojekt </w:t>
      </w:r>
      <w:r w:rsidR="00800915">
        <w:t>(</w:t>
      </w:r>
      <w:r w:rsidR="002A6B98">
        <w:t>wie in der Problemstellung (Abschnitt 1.1) erklärt</w:t>
      </w:r>
      <w:r w:rsidR="00800915">
        <w:t xml:space="preserve">) </w:t>
      </w:r>
      <w:r w:rsidR="002A6B98">
        <w:t>nach einer bestimmten Vorlage</w:t>
      </w:r>
      <w:r w:rsidR="00800915">
        <w:t xml:space="preserve"> </w:t>
      </w:r>
      <w:r w:rsidR="00800915">
        <w:lastRenderedPageBreak/>
        <w:t>erstell</w:t>
      </w:r>
      <w:r w:rsidR="00505601">
        <w:t xml:space="preserve"> werden soll</w:t>
      </w:r>
      <w:r w:rsidR="003200C9">
        <w:t xml:space="preserve">. </w:t>
      </w:r>
      <w:r w:rsidR="00505601">
        <w:t>Mit der Erweiterung</w:t>
      </w:r>
      <w:r w:rsidR="003200C9">
        <w:t xml:space="preserve"> </w:t>
      </w:r>
      <w:bookmarkStart w:id="21" w:name="_Hlk89271753"/>
      <w:r w:rsidR="00901CA8">
        <w:t xml:space="preserve">„Project Templates“ </w:t>
      </w:r>
      <w:bookmarkEnd w:id="21"/>
      <w:r w:rsidR="00901CA8">
        <w:t>von cantonios (</w:t>
      </w:r>
      <w:hyperlink r:id="rId16" w:history="1">
        <w:r w:rsidR="00901CA8" w:rsidRPr="00901CA8">
          <w:rPr>
            <w:rStyle w:val="Hyperlink"/>
          </w:rPr>
          <w:t>marketplace.visualstudio.com/project-templates</w:t>
        </w:r>
      </w:hyperlink>
      <w:r w:rsidR="00901CA8">
        <w:t>)</w:t>
      </w:r>
      <w:r w:rsidR="003200C9">
        <w:t xml:space="preserve"> </w:t>
      </w:r>
      <w:r w:rsidR="00505601">
        <w:t xml:space="preserve">kann dieses Problem allerdings </w:t>
      </w:r>
      <w:r w:rsidR="003200C9">
        <w:t>gelöst werden</w:t>
      </w:r>
      <w:r w:rsidR="00901CA8">
        <w:t>.</w:t>
      </w:r>
      <w:r w:rsidR="003200C9">
        <w:t xml:space="preserve"> </w:t>
      </w:r>
      <w:r w:rsidR="00155F67">
        <w:t xml:space="preserve">Nach der Installation dieser Erweiterung </w:t>
      </w:r>
      <w:r w:rsidR="00800915">
        <w:t>ist es zum einen möglich ein</w:t>
      </w:r>
      <w:r w:rsidR="00063550">
        <w:t xml:space="preserve"> </w:t>
      </w:r>
      <w:r w:rsidR="00155F67">
        <w:t xml:space="preserve">bestimmtes </w:t>
      </w:r>
      <w:r w:rsidR="00C4167F">
        <w:t xml:space="preserve">Projekt als ein Template-Projekt </w:t>
      </w:r>
      <w:r w:rsidR="00063550">
        <w:t>zu speichern</w:t>
      </w:r>
      <w:r w:rsidR="00C4167F">
        <w:t>.</w:t>
      </w:r>
      <w:r w:rsidR="00155F67">
        <w:t xml:space="preserve"> </w:t>
      </w:r>
      <w:r w:rsidR="00063550">
        <w:t xml:space="preserve">Dazu muss als erstes </w:t>
      </w:r>
      <w:r w:rsidR="003A7914">
        <w:t xml:space="preserve">ein zuvor initialisiertes Projekt in VSCode geöffnet werden. Nachdem das Projekt geöffnet </w:t>
      </w:r>
      <w:r w:rsidR="000A5087">
        <w:t>wurde</w:t>
      </w:r>
      <w:r w:rsidR="003A7914">
        <w:t xml:space="preserve">, </w:t>
      </w:r>
      <w:r w:rsidR="000A5087">
        <w:t>muss</w:t>
      </w:r>
      <w:r w:rsidR="002C5495">
        <w:t xml:space="preserve"> im Explorer </w:t>
      </w:r>
      <w:r w:rsidR="000A5087">
        <w:t xml:space="preserve">ein Kontextmenü geöffnet werden, indem man </w:t>
      </w:r>
      <w:r w:rsidR="002C5495">
        <w:t>mit der rechten Maustaste auf das Projekt klick</w:t>
      </w:r>
      <w:r w:rsidR="000A5087">
        <w:t>t</w:t>
      </w:r>
      <w:r w:rsidR="00EF217E">
        <w:t xml:space="preserve">. </w:t>
      </w:r>
      <w:r w:rsidR="002C5495">
        <w:t>Wenn die Erweiterung richtig installiert wurde, sollte</w:t>
      </w:r>
      <w:r w:rsidR="000A5087">
        <w:t xml:space="preserve"> nun</w:t>
      </w:r>
      <w:r w:rsidR="002C5495">
        <w:t xml:space="preserve"> „Save Project as Template“ als Auswahl in dem Kontextmenü erscheinen.</w:t>
      </w:r>
    </w:p>
    <w:p w14:paraId="478D05A8" w14:textId="222DB42F" w:rsidR="00EF217E" w:rsidRPr="00EF217E" w:rsidRDefault="00EF217E" w:rsidP="00C05F62">
      <w:pPr>
        <w:rPr>
          <w:b/>
          <w:bCs/>
        </w:rPr>
      </w:pPr>
      <w:r>
        <w:rPr>
          <w:b/>
          <w:bCs/>
        </w:rPr>
        <w:t>[</w:t>
      </w:r>
      <w:r w:rsidRPr="00EF217E">
        <w:rPr>
          <w:b/>
          <w:bCs/>
        </w:rPr>
        <w:t>Screenshot</w:t>
      </w:r>
      <w:r w:rsidR="00716956">
        <w:rPr>
          <w:b/>
          <w:bCs/>
        </w:rPr>
        <w:t xml:space="preserve"> des Menüs</w:t>
      </w:r>
      <w:r>
        <w:rPr>
          <w:b/>
          <w:bCs/>
        </w:rPr>
        <w:t>]</w:t>
      </w:r>
    </w:p>
    <w:p w14:paraId="737137E2" w14:textId="77777777" w:rsidR="00EF217E" w:rsidRDefault="008E6ECA" w:rsidP="00C05F62">
      <w:r>
        <w:t>Nachdem dieser Menüpunkt ausgewählt wurde, öffnet sich die Befehlspalette von VSCode, in de</w:t>
      </w:r>
      <w:r w:rsidR="000A5087">
        <w:t>r man</w:t>
      </w:r>
      <w:r>
        <w:t xml:space="preserve"> </w:t>
      </w:r>
      <w:r w:rsidR="000A5087">
        <w:t>einen beliebigen Namen</w:t>
      </w:r>
      <w:r>
        <w:t xml:space="preserve"> für dieses Template-Projekt vergeben kann.</w:t>
      </w:r>
    </w:p>
    <w:p w14:paraId="3116E828" w14:textId="1596CB81" w:rsidR="00EF217E" w:rsidRPr="00EF217E" w:rsidRDefault="00EF217E" w:rsidP="00C05F62">
      <w:pPr>
        <w:rPr>
          <w:b/>
          <w:bCs/>
        </w:rPr>
      </w:pPr>
      <w:r>
        <w:rPr>
          <w:b/>
          <w:bCs/>
        </w:rPr>
        <w:t>[</w:t>
      </w:r>
      <w:r w:rsidRPr="00EF217E">
        <w:rPr>
          <w:b/>
          <w:bCs/>
        </w:rPr>
        <w:t>Screenshot</w:t>
      </w:r>
      <w:r w:rsidR="00716956">
        <w:rPr>
          <w:b/>
          <w:bCs/>
        </w:rPr>
        <w:t xml:space="preserve"> der Befehlspalette</w:t>
      </w:r>
      <w:r>
        <w:rPr>
          <w:b/>
          <w:bCs/>
        </w:rPr>
        <w:t>]</w:t>
      </w:r>
    </w:p>
    <w:p w14:paraId="5E735E7E" w14:textId="5979CF6A" w:rsidR="00A9327E" w:rsidRDefault="000A5087" w:rsidP="00C05F62">
      <w:r>
        <w:t xml:space="preserve">Zum Schluss muss </w:t>
      </w:r>
      <w:r w:rsidR="00D16959">
        <w:t>der eingegebene Name mit der Eingabeta</w:t>
      </w:r>
      <w:r w:rsidR="007B73FE">
        <w:t>s</w:t>
      </w:r>
      <w:r w:rsidR="00D16959">
        <w:t xml:space="preserve">te auf der </w:t>
      </w:r>
      <w:r w:rsidR="007B73FE">
        <w:t>Tastatur</w:t>
      </w:r>
      <w:r w:rsidR="00D16959">
        <w:t xml:space="preserve"> bestätigt werden, um das Projekt automatisch als Template-Projekt zu speichern. Mit den Standardeinstellungen von </w:t>
      </w:r>
      <w:r w:rsidR="00900409" w:rsidRPr="00900409">
        <w:t xml:space="preserve">„Project Templates“ </w:t>
      </w:r>
      <w:r w:rsidR="00900409">
        <w:t>werden alle</w:t>
      </w:r>
      <w:r w:rsidR="00D16959">
        <w:t xml:space="preserve"> Template-Projekt</w:t>
      </w:r>
      <w:r w:rsidR="00900409">
        <w:t>e</w:t>
      </w:r>
      <w:r w:rsidR="00D16959">
        <w:t xml:space="preserve"> unter folgenden Pfaden gespeichert:</w:t>
      </w:r>
    </w:p>
    <w:p w14:paraId="55E86301" w14:textId="0AD5E596" w:rsidR="00D16959" w:rsidRDefault="00A9327E" w:rsidP="00C05F62">
      <w:r>
        <w:rPr>
          <w:noProof/>
        </w:rPr>
        <w:drawing>
          <wp:inline distT="0" distB="0" distL="0" distR="0" wp14:anchorId="6BE5E421" wp14:editId="689340F3">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4AD56DCE" w14:textId="7E7E9670" w:rsidR="00A9327E" w:rsidRDefault="009B120B" w:rsidP="00C05F62">
      <w:r>
        <w:t xml:space="preserve">Diese können aber in den Benutzereinstellungen unter </w:t>
      </w:r>
      <w:r w:rsidRPr="00FE1817">
        <w:rPr>
          <w:b/>
          <w:bCs/>
        </w:rPr>
        <w:t>Verwalten</w:t>
      </w:r>
      <w:r>
        <w:t xml:space="preserve"> &gt; </w:t>
      </w:r>
      <w:r w:rsidRPr="00FE1817">
        <w:rPr>
          <w:b/>
          <w:bCs/>
        </w:rPr>
        <w:t>Einstellungen</w:t>
      </w:r>
      <w:r>
        <w:t xml:space="preserve"> &gt; </w:t>
      </w:r>
      <w:r w:rsidRPr="00FE1817">
        <w:rPr>
          <w:b/>
          <w:bCs/>
        </w:rPr>
        <w:t>VSCode Project Template Configuration</w:t>
      </w:r>
      <w:r>
        <w:t xml:space="preserve"> &gt; </w:t>
      </w:r>
      <w:r w:rsidRPr="00FE1817">
        <w:rPr>
          <w:b/>
          <w:bCs/>
        </w:rPr>
        <w:t>In „settings.json“ bearbeiten</w:t>
      </w:r>
      <w:r>
        <w:t xml:space="preserve"> geändert werden, indem man folgende Zeile addiert</w:t>
      </w:r>
      <w:r w:rsidR="00063550">
        <w:t>:</w:t>
      </w:r>
    </w:p>
    <w:p w14:paraId="256F6A10" w14:textId="3E44B31E" w:rsidR="00D84D31" w:rsidRDefault="009B120B" w:rsidP="00C05F62">
      <w:r>
        <w:rPr>
          <w:noProof/>
        </w:rPr>
        <w:drawing>
          <wp:inline distT="0" distB="0" distL="0" distR="0" wp14:anchorId="6D1897F0" wp14:editId="7FEA9936">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2A93D7FB" w14:textId="77777777" w:rsidR="00EF217E" w:rsidRDefault="00063550" w:rsidP="00C05F62">
      <w:r>
        <w:t>Zum anderen kann die Extension dazu benutzt werden, um ein Projekt aus einem gespeicherten Template-Projekt zu erstellen.</w:t>
      </w:r>
      <w:r w:rsidR="00BB759B">
        <w:t xml:space="preserve"> Dazu muss in VSCode ein Verzeichnis geöffnet werden, in dem </w:t>
      </w:r>
      <w:r w:rsidR="0012373D">
        <w:t xml:space="preserve">ein leerer Ordner liegt. In diesem leeren Ordner wird </w:t>
      </w:r>
      <w:r w:rsidR="00BB759B">
        <w:t>das neue Projekt erstell</w:t>
      </w:r>
      <w:r w:rsidR="0012373D">
        <w:t xml:space="preserve">t. </w:t>
      </w:r>
      <w:r w:rsidR="00BB759B">
        <w:t xml:space="preserve">Wie in dem Abschnitt zuvor muss man </w:t>
      </w:r>
      <w:r w:rsidR="0012373D">
        <w:t xml:space="preserve">dafür </w:t>
      </w:r>
      <w:r w:rsidR="00BB759B">
        <w:t xml:space="preserve">mit der rechten Maustaste auf </w:t>
      </w:r>
      <w:r w:rsidR="0012373D">
        <w:t>den leeren Ordner</w:t>
      </w:r>
      <w:r w:rsidR="00BB759B">
        <w:t xml:space="preserve"> klicken, damit sich ein Kontextmenü öffnet. In dem Menü sollte sich der Menüpunkt „Create Project from Template“ befinden.</w:t>
      </w:r>
    </w:p>
    <w:p w14:paraId="753534DC" w14:textId="11870520" w:rsidR="00EF217E" w:rsidRPr="00EF217E" w:rsidRDefault="00EF217E" w:rsidP="00C05F62">
      <w:pPr>
        <w:rPr>
          <w:b/>
          <w:bCs/>
        </w:rPr>
      </w:pPr>
      <w:r>
        <w:rPr>
          <w:b/>
          <w:bCs/>
        </w:rPr>
        <w:lastRenderedPageBreak/>
        <w:t>[</w:t>
      </w:r>
      <w:r w:rsidRPr="00EF217E">
        <w:rPr>
          <w:b/>
          <w:bCs/>
        </w:rPr>
        <w:t>Screenshot</w:t>
      </w:r>
      <w:r w:rsidR="00716956">
        <w:rPr>
          <w:b/>
          <w:bCs/>
        </w:rPr>
        <w:t xml:space="preserve"> des Menüs</w:t>
      </w:r>
      <w:r>
        <w:rPr>
          <w:b/>
          <w:bCs/>
        </w:rPr>
        <w:t>]</w:t>
      </w:r>
    </w:p>
    <w:p w14:paraId="70265A2C" w14:textId="77777777" w:rsidR="00EF217E" w:rsidRDefault="00C477E1" w:rsidP="00C05F62">
      <w:r>
        <w:t xml:space="preserve">Mit der Auswahl des Menüpunktes öffnet sich die Befehlspalette in VSCode mit einer Liste </w:t>
      </w:r>
      <w:r w:rsidR="0012373D">
        <w:t>aller gespeicherten Template-Projekte</w:t>
      </w:r>
      <w:r>
        <w:t>.</w:t>
      </w:r>
    </w:p>
    <w:p w14:paraId="5D459149" w14:textId="6D545C7C" w:rsidR="00EF217E" w:rsidRPr="00EF217E" w:rsidRDefault="00EF217E" w:rsidP="00C05F62">
      <w:pPr>
        <w:rPr>
          <w:b/>
          <w:bCs/>
        </w:rPr>
      </w:pPr>
      <w:r>
        <w:rPr>
          <w:b/>
          <w:bCs/>
        </w:rPr>
        <w:t>[</w:t>
      </w:r>
      <w:r w:rsidRPr="00EF217E">
        <w:rPr>
          <w:b/>
          <w:bCs/>
        </w:rPr>
        <w:t>Screenshot</w:t>
      </w:r>
      <w:r w:rsidR="00716956">
        <w:rPr>
          <w:b/>
          <w:bCs/>
        </w:rPr>
        <w:t xml:space="preserve"> der Befehlspalette</w:t>
      </w:r>
      <w:r>
        <w:rPr>
          <w:b/>
          <w:bCs/>
        </w:rPr>
        <w:t>]</w:t>
      </w:r>
    </w:p>
    <w:p w14:paraId="26CC0C82" w14:textId="2FE82FEC" w:rsidR="009B120B" w:rsidRDefault="0012373D" w:rsidP="00C05F62">
      <w:r>
        <w:t>Als letztes muss nur noch das gewünschte Template-Projekt ausgewählt werden</w:t>
      </w:r>
      <w:r w:rsidR="004D4386">
        <w:t>.</w:t>
      </w:r>
      <w:r w:rsidR="00EF217E">
        <w:t xml:space="preserve"> </w:t>
      </w:r>
      <w:r w:rsidR="004D4386">
        <w:t xml:space="preserve">Dadurch wird der Inhalt </w:t>
      </w:r>
      <w:r w:rsidR="0077483D" w:rsidRPr="0077483D">
        <w:t xml:space="preserve">(alle Unterordner und Dateien) </w:t>
      </w:r>
      <w:r w:rsidR="004D4386">
        <w:t xml:space="preserve">des </w:t>
      </w:r>
      <w:r w:rsidR="0077483D">
        <w:t xml:space="preserve">ausgewählten Template-Projektes </w:t>
      </w:r>
      <w:r w:rsidR="004D4386">
        <w:t>in den leeren Ordner kopiert</w:t>
      </w:r>
      <w:r w:rsidR="005353F0">
        <w:t xml:space="preserve">. Damit besitzt das neue Projekt am Ende des Vorgangs die gleiche Verzeichnisstruktur, wie das Template-Projekt </w:t>
      </w:r>
      <w:sdt>
        <w:sdtPr>
          <w:alias w:val="Don't edit this field"/>
          <w:tag w:val="CitaviPlaceholder#3b3ccad5-caba-46a4-8e80-c59e9405ad01"/>
          <w:id w:val="-146127628"/>
          <w:placeholder>
            <w:docPart w:val="DefaultPlaceholder_-1854013440"/>
          </w:placeholder>
        </w:sdtPr>
        <w:sdtEndPr/>
        <w:sdtContent>
          <w:r w:rsidR="007B73FE">
            <w:fldChar w:fldCharType="begin"/>
          </w:r>
          <w:r w:rsidR="00EB25A5">
            <w:instrText>ADDIN CitaviPlaceholder{eyIkaWQiOiIxIiwiRW50cmllcyI6W3siJGlkIjoiMiIsIklkIjoiODU0MGE5NzctZGQxZi00ZjFiLTg4OGQtN2VjMTUxZGY0MDk4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E2XSJ9XX0sIlRhZyI6IkNpdGF2aVBsYWNlaG9sZGVyIzNiM2NjYWQ1LWNhYmEtNDZhNC04ZTgwLWM1OWU5NDA1YWQwMSIsIlRleHQiOiJbMTZdIiwiV0FJVmVyc2lvbiI6IjYuMy4wLjAifQ==}</w:instrText>
          </w:r>
          <w:r w:rsidR="007B73FE">
            <w:fldChar w:fldCharType="separate"/>
          </w:r>
          <w:r w:rsidR="00EB25A5">
            <w:t>[16]</w:t>
          </w:r>
          <w:r w:rsidR="007B73FE">
            <w:fldChar w:fldCharType="end"/>
          </w:r>
        </w:sdtContent>
      </w:sdt>
      <w:r w:rsidR="0077483D">
        <w:t>.</w:t>
      </w:r>
    </w:p>
    <w:p w14:paraId="3597A7ED" w14:textId="0451E028" w:rsidR="00EF217E" w:rsidRDefault="00EF217E" w:rsidP="00C05F62">
      <w:pPr>
        <w:rPr>
          <w:b/>
          <w:bCs/>
        </w:rPr>
      </w:pPr>
      <w:r>
        <w:rPr>
          <w:b/>
          <w:bCs/>
        </w:rPr>
        <w:t>[</w:t>
      </w:r>
      <w:r w:rsidRPr="00EF217E">
        <w:rPr>
          <w:b/>
          <w:bCs/>
        </w:rPr>
        <w:t>Screenshot</w:t>
      </w:r>
      <w:r w:rsidR="00716956">
        <w:rPr>
          <w:b/>
          <w:bCs/>
        </w:rPr>
        <w:t xml:space="preserve"> des Projekts</w:t>
      </w:r>
      <w:r>
        <w:rPr>
          <w:b/>
          <w:bCs/>
        </w:rPr>
        <w:t>]</w:t>
      </w:r>
    </w:p>
    <w:p w14:paraId="4B956946" w14:textId="7A09C762" w:rsidR="00EE32A8" w:rsidRPr="00EE32A8" w:rsidRDefault="00EE32A8" w:rsidP="0036748D">
      <w:pPr>
        <w:pStyle w:val="berschrift3"/>
        <w:numPr>
          <w:ilvl w:val="2"/>
          <w:numId w:val="1"/>
        </w:numPr>
      </w:pPr>
      <w:bookmarkStart w:id="22" w:name="_Toc92282918"/>
      <w:r>
        <w:t>CLion IDE</w:t>
      </w:r>
      <w:bookmarkEnd w:id="22"/>
    </w:p>
    <w:p w14:paraId="4C1703FD" w14:textId="223EBC2E" w:rsidR="002830EC" w:rsidRDefault="002830EC" w:rsidP="002830EC">
      <w:r>
        <w:t xml:space="preserve">CLion ist eine plattformübergreifende IDE von JetBrains für C/C++. </w:t>
      </w:r>
      <w:r w:rsidR="00AD59E1">
        <w:t>Anders als Eclipse (Abschnitt 2.4.1) und VSCode (Abschnitt 2.4.2) ist CLion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EndPr/>
        <w:sdtContent>
          <w:r w:rsidR="006D2468">
            <w:fldChar w:fldCharType="begin"/>
          </w:r>
          <w:r w:rsidR="00EB25A5">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i0wMS0wNVQxMTowMTo1MyIsIlByb2plY3QiOnsiJHJlZiI6IjUifX0sIlVzZU51bWJlcmluZ1R5cGVPZlBhcmVudERvY3VtZW50IjpmYWxzZX1dLCJGb3JtYXR0ZWRUZXh0Ijp7IiRpZCI6IjkiLCJDb3VudCI6MSwiVGV4dFVuaXRzIjpbeyIkaWQiOiIxMCIsIkZvbnRTdHlsZSI6eyIkaWQiOiIxMSIsIk5ldXRyYWwiOnRydWV9LCJSZWFkaW5nT3JkZXIiOjEsIlRleHQiOiJbMTddIn1dfSwiVGFnIjoiQ2l0YXZpUGxhY2Vob2xkZXIjMTY4MTY0MmEtN2MyNC00YjI1LWFlYWItMzg0NmRhMDI2YTVjIiwiVGV4dCI6IlsxN10iLCJXQUlWZXJzaW9uIjoiNi4zLjAuMCJ9}</w:instrText>
          </w:r>
          <w:r w:rsidR="006D2468">
            <w:fldChar w:fldCharType="separate"/>
          </w:r>
          <w:r w:rsidR="00EB25A5">
            <w:t>[17]</w:t>
          </w:r>
          <w:r w:rsidR="006D2468">
            <w:fldChar w:fldCharType="end"/>
          </w:r>
        </w:sdtContent>
      </w:sdt>
      <w:r w:rsidR="00AD59E1">
        <w:t>.</w:t>
      </w:r>
      <w:r w:rsidR="003F0FB2">
        <w:t xml:space="preserve"> </w:t>
      </w:r>
    </w:p>
    <w:p w14:paraId="540985F2" w14:textId="5E5B9242" w:rsidR="00B211D7" w:rsidRDefault="00D80B9D" w:rsidP="005B4692">
      <w:pPr>
        <w:rPr>
          <w:bCs/>
        </w:rPr>
      </w:pPr>
      <w:r>
        <w:t>W</w:t>
      </w:r>
      <w:r w:rsidR="00F32D52">
        <w:t>ie Eclipse</w:t>
      </w:r>
      <w:r>
        <w:t xml:space="preserve"> ist CLion</w:t>
      </w:r>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CLion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EndPr/>
        <w:sdtContent>
          <w:r w:rsidR="000C74BB">
            <w:fldChar w:fldCharType="begin"/>
          </w:r>
          <w:r w:rsidR="00EB25A5">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yLTAxLTA1VDExOjAxOjUzIiwiUHJvamVjdCI6eyIkcmVmIjoiNSJ9fSwiVXNlTnVtYmVyaW5nVHlwZU9mUGFyZW50RG9jdW1lbnQiOmZhbHNlfV0sIkZvcm1hdHRlZFRleHQiOnsiJGlkIjoiMTEiLCJDb3VudCI6MSwiVGV4dFVuaXRzIjpbeyIkaWQiOiIxMiIsIkZvbnRTdHlsZSI6eyIkaWQiOiIxMyIsIk5ldXRyYWwiOnRydWV9LCJSZWFkaW5nT3JkZXIiOjEsIlRleHQiOiJbMThdIn1dfSwiVGFnIjoiQ2l0YXZpUGxhY2Vob2xkZXIjNmY1ZDU5MTAtOWNmZS00MTc5LTk2NmUtNDc2YWI5MDM3NThhIiwiVGV4dCI6IlsxOF0iLCJXQUlWZXJzaW9uIjoiNi4zLjAuMCJ9}</w:instrText>
          </w:r>
          <w:r w:rsidR="000C74BB">
            <w:fldChar w:fldCharType="separate"/>
          </w:r>
          <w:r w:rsidR="00EB25A5">
            <w:t>[18]</w:t>
          </w:r>
          <w:r w:rsidR="000C74BB">
            <w:fldChar w:fldCharType="end"/>
          </w:r>
        </w:sdtContent>
      </w:sdt>
      <w:r w:rsidR="00F20572">
        <w:t>.</w:t>
      </w:r>
      <w:r w:rsidR="00DC1144">
        <w:t xml:space="preserve"> </w:t>
      </w:r>
      <w:r w:rsidR="005B4692">
        <w:t xml:space="preserve">CLion unterstützt dabei vier verschiedene Projektformate: Cmake, Gradle, </w:t>
      </w:r>
      <w:r w:rsidR="005B4692" w:rsidRPr="005B4692">
        <w:t>JSON-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GNU Makefile</w:t>
      </w:r>
      <w:r w:rsidR="000C74BB">
        <w:t xml:space="preserve"> </w:t>
      </w:r>
      <w:sdt>
        <w:sdtPr>
          <w:alias w:val="Don't edit this field"/>
          <w:tag w:val="CitaviPlaceholder#70be1418-2ad8-43f7-a875-27127b6d76df"/>
          <w:id w:val="485298020"/>
          <w:placeholder>
            <w:docPart w:val="DefaultPlaceholder_-1854013440"/>
          </w:placeholder>
        </w:sdtPr>
        <w:sdtEndPr/>
        <w:sdtContent>
          <w:r w:rsidR="000C74BB">
            <w:fldChar w:fldCharType="begin"/>
          </w:r>
          <w:r w:rsidR="00EB25A5">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yLTAxLTA1VDExOjAxOjUzIiwiUHJvamVjdCI6eyIkcmVmIjoiNSJ9fSwiVXNlTnVtYmVyaW5nVHlwZU9mUGFyZW50RG9jdW1lbnQiOmZhbHNlfV0sIkZvcm1hdHRlZFRleHQiOnsiJGlkIjoiMTEiLCJDb3VudCI6MSwiVGV4dFVuaXRzIjpbeyIkaWQiOiIxMiIsIkZvbnRTdHlsZSI6eyIkaWQiOiIxMyIsIk5ldXRyYWwiOnRydWV9LCJSZWFkaW5nT3JkZXIiOjEsIlRleHQiOiJbMTldIn1dfSwiVGFnIjoiQ2l0YXZpUGxhY2Vob2xkZXIjNzBiZTE0MTgtMmFkOC00M2Y3LWE4NzUtMjcxMjdiNmQ3NmRmIiwiVGV4dCI6IlsxOV0iLCJXQUlWZXJzaW9uIjoiNi4zLjAuMCJ9}</w:instrText>
          </w:r>
          <w:r w:rsidR="000C74BB">
            <w:fldChar w:fldCharType="separate"/>
          </w:r>
          <w:r w:rsidR="00EB25A5">
            <w:t>[19]</w:t>
          </w:r>
          <w:r w:rsidR="000C74BB">
            <w:fldChar w:fldCharType="end"/>
          </w:r>
        </w:sdtContent>
      </w:sdt>
      <w:r w:rsidR="005B4692">
        <w:t xml:space="preserve">. Allerdings können durch CLion nur Cmake-Projekte neu erstellt werden. </w:t>
      </w:r>
      <w:r w:rsidR="000C74BB">
        <w:t xml:space="preserve">Projekte mit den anderen drei Projektformaten müssen extern initialisiert werden und können anschließend in CLion geöffnet und bearbeitet werden </w:t>
      </w:r>
      <w:sdt>
        <w:sdtPr>
          <w:alias w:val="Don't edit this field"/>
          <w:tag w:val="CitaviPlaceholder#a24f2bc8-7de6-4e40-885d-ea57d9e3f5a8"/>
          <w:id w:val="1660415619"/>
          <w:placeholder>
            <w:docPart w:val="DefaultPlaceholder_-1854013440"/>
          </w:placeholder>
        </w:sdtPr>
        <w:sdtEndPr/>
        <w:sdtContent>
          <w:r w:rsidR="00362BF8">
            <w:fldChar w:fldCharType="begin"/>
          </w:r>
          <w:r w:rsidR="00EB25A5">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yLTAxLTA1VDExOjAxOjUz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yLTAxLTA1VDExOjAxOjUz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yLTAxLTA1VDExOjAxOjUz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i0wMS0wNVQxMTowMTo1MyIsIlByb2plY3QiOnsiJHJlZiI6IjUifX0sIlVzZU51bWJlcmluZ1R5cGVPZlBhcmVudERvY3VtZW50IjpmYWxzZX1dLCJGb3JtYXR0ZWRUZXh0Ijp7IiRpZCI6IjMyIiwiQ291bnQiOjEsIlRleHRVbml0cyI6W3siJGlkIjoiMzMiLCJGb250U3R5bGUiOnsiJGlkIjoiMzQiLCJOZXV0cmFsIjp0cnVlfSwiUmVhZGluZ09yZGVyIjoxLCJUZXh0IjoiWzIw4oCTMjNdIn1dfSwiVGFnIjoiQ2l0YXZpUGxhY2Vob2xkZXIjYTI0ZjJiYzgtN2RlNi00ZTQwLTg4NWQtZWE1N2Q5ZTNmNWE4IiwiVGV4dCI6IlsyMOKAkzIzXSIsIldBSVZlcnNpb24iOiI2LjMuMC4wIn0=}</w:instrText>
          </w:r>
          <w:r w:rsidR="00362BF8">
            <w:fldChar w:fldCharType="separate"/>
          </w:r>
          <w:r w:rsidR="00EB25A5">
            <w:t>[20–23]</w:t>
          </w:r>
          <w:r w:rsidR="00362BF8">
            <w:fldChar w:fldCharType="end"/>
          </w:r>
        </w:sdtContent>
      </w:sdt>
      <w:r w:rsidR="000C74BB">
        <w:t xml:space="preserve">. </w:t>
      </w:r>
      <w:r w:rsidR="00B9571A">
        <w:t xml:space="preserve">Um ein Projekt zu öffnen, muss in CLion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p>
    <w:p w14:paraId="029543D3" w14:textId="1E0D8822" w:rsidR="00B211D7" w:rsidRPr="00B211D7" w:rsidRDefault="00B211D7" w:rsidP="005B4692">
      <w:pPr>
        <w:rPr>
          <w:b/>
        </w:rPr>
      </w:pPr>
      <w:r w:rsidRPr="00B211D7">
        <w:rPr>
          <w:b/>
        </w:rPr>
        <w:t>[Screenshot</w:t>
      </w:r>
      <w:r w:rsidR="00716956">
        <w:rPr>
          <w:b/>
        </w:rPr>
        <w:t xml:space="preserve"> des Menüs</w:t>
      </w:r>
      <w:r w:rsidRPr="00B211D7">
        <w:rPr>
          <w:b/>
        </w:rPr>
        <w:t>]</w:t>
      </w:r>
    </w:p>
    <w:p w14:paraId="28404BAE" w14:textId="134477EA" w:rsidR="00CD05BB" w:rsidRDefault="00B211D7" w:rsidP="005B4692">
      <w:r>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 xml:space="preserve">Im Falle eines CMake-Projektes, reicht es, in diesem Dialog das Verzeichnis des Projekts auszuwählen, wenn sich in diesem Projekt eine „CMakeLists.txt“ Datei befindet. </w:t>
      </w:r>
      <w:r w:rsidR="00F43452">
        <w:t xml:space="preserve">Nach dem Bestätigen dieses Dialogs, öffnet sich ein </w:t>
      </w:r>
      <w:r w:rsidR="00CD05BB">
        <w:t>zweiter</w:t>
      </w:r>
      <w:r w:rsidR="00F43452">
        <w:t xml:space="preserve"> Dialog, in dem „Trust Project“ ausgewählt werden muss</w:t>
      </w:r>
      <w:r w:rsidR="00CD05BB">
        <w:t>, um den Inhalten des Projekts zu vertrauen.</w:t>
      </w:r>
    </w:p>
    <w:p w14:paraId="44801450" w14:textId="6B3F52C6" w:rsidR="00CD05BB" w:rsidRPr="00CD05BB" w:rsidRDefault="00CD05BB" w:rsidP="005B4692">
      <w:pPr>
        <w:rPr>
          <w:b/>
        </w:rPr>
      </w:pPr>
      <w:r w:rsidRPr="00B211D7">
        <w:rPr>
          <w:b/>
        </w:rPr>
        <w:t>[Screenshot</w:t>
      </w:r>
      <w:r w:rsidR="00716956">
        <w:rPr>
          <w:b/>
        </w:rPr>
        <w:t xml:space="preserve"> des Dialogs</w:t>
      </w:r>
      <w:r w:rsidRPr="00B211D7">
        <w:rPr>
          <w:b/>
        </w:rPr>
        <w:t>]</w:t>
      </w:r>
    </w:p>
    <w:p w14:paraId="3F9C1547" w14:textId="2567BF8C" w:rsidR="00887FAE" w:rsidRDefault="00CD05BB" w:rsidP="005B4692">
      <w:r>
        <w:lastRenderedPageBreak/>
        <w:t xml:space="preserve">Als drittes </w:t>
      </w:r>
      <w:r w:rsidR="00F43452">
        <w:t>öffnet sich der letzte Dialog, in dem man entscheiden kann, ob das Projekt in dem aktuellen oder einem neuen Fenster geöffnet werden soll.</w:t>
      </w:r>
    </w:p>
    <w:p w14:paraId="182C3647" w14:textId="4698B407" w:rsidR="00CD05BB" w:rsidRDefault="00CD05BB" w:rsidP="005B4692">
      <w:pPr>
        <w:rPr>
          <w:b/>
        </w:rPr>
      </w:pPr>
      <w:r w:rsidRPr="00B211D7">
        <w:rPr>
          <w:b/>
        </w:rPr>
        <w:t>[Screenshot</w:t>
      </w:r>
      <w:r w:rsidR="00716956">
        <w:rPr>
          <w:b/>
        </w:rPr>
        <w:t xml:space="preserve"> des Dialogs</w:t>
      </w:r>
      <w:r w:rsidRPr="00B211D7">
        <w:rPr>
          <w:b/>
        </w:rPr>
        <w:t>]</w:t>
      </w:r>
    </w:p>
    <w:p w14:paraId="40CC9091" w14:textId="5B71C5EA" w:rsidR="00CD05BB" w:rsidRPr="00CD05BB" w:rsidRDefault="00CD05BB" w:rsidP="005B4692">
      <w:pPr>
        <w:rPr>
          <w:bCs/>
        </w:rPr>
      </w:pPr>
      <w:r>
        <w:rPr>
          <w:bCs/>
        </w:rPr>
        <w:t xml:space="preserve">Wenn alle drei Dialoge bestätigt wurden, sollte sich das CMak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EndPr/>
        <w:sdtContent>
          <w:r w:rsidR="00A0269D">
            <w:rPr>
              <w:bCs/>
            </w:rPr>
            <w:fldChar w:fldCharType="begin"/>
          </w:r>
          <w:r w:rsidR="00EB25A5">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DVUMTE6MDE6NTMiLCJQcm9qZWN0Ijp7IiRyZWYiOiI1In19LCJVc2VOdW1iZXJpbmdUeXBlT2ZQYXJlbnREb2N1bWVudCI6ZmFsc2V9XSwiRm9ybWF0dGVkVGV4dCI6eyIkaWQiOiIxMSIsIkNvdW50IjoxLCJUZXh0VW5pdHMiOlt7IiRpZCI6IjEyIiwiRm9udFN0eWxlIjp7IiRpZCI6IjEzIiwiTmV1dHJhbCI6dHJ1ZX0sIlJlYWRpbmdPcmRlciI6MSwiVGV4dCI6IlsyNF0ifV19LCJUYWciOiJDaXRhdmlQbGFjZWhvbGRlciNjMjZkYmEzOS00NDhjLTQ5N2UtYWMwYi05NTJjNjM3ZDYwYmUiLCJUZXh0IjoiWzI0XSIsIldBSVZlcnNpb24iOiI2LjMuMC4wIn0=}</w:instrText>
          </w:r>
          <w:r w:rsidR="00A0269D">
            <w:rPr>
              <w:bCs/>
            </w:rPr>
            <w:fldChar w:fldCharType="separate"/>
          </w:r>
          <w:r w:rsidR="00EB25A5">
            <w:rPr>
              <w:bCs/>
            </w:rPr>
            <w:t>[24]</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Build-Datei des Projektes ausgewählt werden. Für </w:t>
      </w:r>
      <w:r w:rsidR="00DB3DFA">
        <w:t>Gradle-Projekt</w:t>
      </w:r>
      <w:r w:rsidR="00352C66">
        <w:t>e ist das die</w:t>
      </w:r>
      <w:r w:rsidR="00DB3DFA">
        <w:t xml:space="preserve"> </w:t>
      </w:r>
      <w:r w:rsidR="00BD51D9">
        <w:t xml:space="preserve">„build.gradle“ Datei und </w:t>
      </w:r>
      <w:r w:rsidR="00352C66">
        <w:t>für</w:t>
      </w:r>
      <w:r w:rsidR="00BD51D9">
        <w:t xml:space="preserve"> Make-Projekt</w:t>
      </w:r>
      <w:r w:rsidR="00352C66">
        <w:t>e</w:t>
      </w:r>
      <w:r w:rsidR="00BD51D9">
        <w:t xml:space="preserve"> </w:t>
      </w:r>
      <w:r w:rsidR="00352C66">
        <w:t>die</w:t>
      </w:r>
      <w:r w:rsidR="00BD51D9">
        <w:t xml:space="preserve"> „Makefile“ Datei.</w:t>
      </w:r>
      <w:r w:rsidR="00352C66">
        <w:t xml:space="preserve"> Nachdem die </w:t>
      </w:r>
      <w:r w:rsidR="00921243">
        <w:t>entsprechende Datei ausgewählt wurde und der „Pfad auswählen-Dialog“ bestätigt wurde, erscheint ein neuer Dialog, mit dem man die Datei mit der Taste „Open as a Project“ als Projekt öffnen kann.</w:t>
      </w:r>
    </w:p>
    <w:p w14:paraId="544EB921" w14:textId="5AC2D529" w:rsidR="00921243" w:rsidRDefault="00921243" w:rsidP="005B4692">
      <w:pPr>
        <w:rPr>
          <w:b/>
          <w:bCs/>
        </w:rPr>
      </w:pPr>
      <w:r w:rsidRPr="00921243">
        <w:rPr>
          <w:b/>
          <w:bCs/>
        </w:rPr>
        <w:t>[Screenshot des Dialogs]</w:t>
      </w:r>
    </w:p>
    <w:p w14:paraId="68B63517" w14:textId="2DA034E2" w:rsidR="005B4692" w:rsidRDefault="000A7687" w:rsidP="005B4692">
      <w:r>
        <w:t xml:space="preserve">Nach der Bestätigung dieses Dialogs folgen die gleichen zwei Dialoge wie bei dem Öffnen des CMake-Projektes </w:t>
      </w:r>
      <w:r w:rsidRPr="000A7687">
        <w:rPr>
          <w:b/>
          <w:bCs/>
        </w:rPr>
        <w:t>(hier die Nummer der Abbildungen)</w:t>
      </w:r>
      <w:r>
        <w:t>, 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EndPr/>
        <w:sdtContent>
          <w:r w:rsidR="001A725B">
            <w:fldChar w:fldCharType="begin"/>
          </w:r>
          <w:r w:rsidR="00EB25A5">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DVUMTE6MDE6NTMiLCJQcm9qZWN0Ijp7IiRyZWYiOiI1In19LCJVc2VOdW1iZXJpbmdUeXBlT2ZQYXJlbnREb2N1bWVudCI6ZmFsc2V9XSwiRm9ybWF0dGVkVGV4dCI6eyIkaWQiOiIxMSIsIkNvdW50IjoxLCJUZXh0VW5pdHMiOlt7IiRpZCI6IjEyIiwiRm9udFN0eWxlIjp7IiRpZCI6IjEzIiwiTmV1dHJhbCI6dHJ1ZX0sIlJlYWRpbmdPcmRlciI6MSwiVGV4dCI6IlsyNF0ifV19LCJUYWciOiJDaXRhdmlQbGFjZWhvbGRlciNkNWFlZjU3Yi0xMTU1LTQzZWUtOTIwMy0wMTc3ZTM2YzQ1NTQiLCJUZXh0IjoiWzI0XSIsIldBSVZlcnNpb24iOiI2LjMuMC4wIn0=}</w:instrText>
          </w:r>
          <w:r w:rsidR="001A725B">
            <w:fldChar w:fldCharType="separate"/>
          </w:r>
          <w:r w:rsidR="00EB25A5">
            <w:t>[24]</w:t>
          </w:r>
          <w:r w:rsidR="001A725B">
            <w:fldChar w:fldCharType="end"/>
          </w:r>
        </w:sdtContent>
      </w:sdt>
      <w:r>
        <w:t>.</w:t>
      </w:r>
    </w:p>
    <w:p w14:paraId="6CCE758B" w14:textId="61FF6BB6" w:rsidR="00486378" w:rsidRDefault="00486378" w:rsidP="005B4692">
      <w:r>
        <w:t xml:space="preserve">Wie in dem zweiten Absatz dieses Kapitels erklärt, können in CLion nur CMak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36132A8" w14:textId="08DFA0CF" w:rsidR="00AD327E" w:rsidRDefault="00AD327E" w:rsidP="005B4692">
      <w:pPr>
        <w:rPr>
          <w:b/>
          <w:bCs/>
        </w:rPr>
      </w:pPr>
      <w:r w:rsidRPr="00AD327E">
        <w:rPr>
          <w:b/>
          <w:bCs/>
        </w:rPr>
        <w:t>[Screenshot des Dialogs]</w:t>
      </w:r>
    </w:p>
    <w:p w14:paraId="428DBE0D" w14:textId="5D6AB4C3" w:rsidR="00C77B13" w:rsidRDefault="004D7946" w:rsidP="005B4692">
      <w:r>
        <w:t xml:space="preserve">In diesem Dialog </w:t>
      </w:r>
      <w:r w:rsidR="005D37E3">
        <w:t>muss</w:t>
      </w:r>
      <w:r>
        <w:t xml:space="preserve"> nun die Sprache</w:t>
      </w:r>
      <w:r w:rsidR="005D37E3">
        <w:t xml:space="preserve"> (C oder C++)</w:t>
      </w:r>
      <w:r>
        <w:t xml:space="preserve"> und </w:t>
      </w:r>
      <w:r w:rsidR="005D37E3">
        <w:t xml:space="preserve">der Zieltyp (executable oder library) des Projektes </w:t>
      </w:r>
      <w:r>
        <w:t>ausgewählt werden</w:t>
      </w:r>
      <w:r w:rsidR="005D37E3">
        <w:t xml:space="preserve">. Nachdem </w:t>
      </w:r>
      <w:r w:rsidR="00E525D3">
        <w:t>eine Auswahl für beide Optionen getroffen wurde, muss in dem Eingabefeld auf der rechten Seite des Dialogs die Lage und der Name des Projekts eingegeben werden</w:t>
      </w:r>
      <w:r w:rsidR="000428D5">
        <w:t xml:space="preserve"> (In dem folgenden Beispiel wurde ein C++ Library Projekt ausgewählt)</w:t>
      </w:r>
      <w:r w:rsidR="00E525D3">
        <w:t>.</w:t>
      </w:r>
    </w:p>
    <w:p w14:paraId="54727227" w14:textId="1EC45016" w:rsidR="00C77B13" w:rsidRDefault="00C77B13" w:rsidP="00C77B13">
      <w:pPr>
        <w:rPr>
          <w:b/>
          <w:bCs/>
        </w:rPr>
      </w:pPr>
      <w:r w:rsidRPr="00AD327E">
        <w:rPr>
          <w:b/>
          <w:bCs/>
        </w:rPr>
        <w:t xml:space="preserve">[Screenshot des </w:t>
      </w:r>
      <w:r>
        <w:rPr>
          <w:b/>
          <w:bCs/>
        </w:rPr>
        <w:t>Eingabefelds</w:t>
      </w:r>
      <w:r w:rsidRPr="00AD327E">
        <w:rPr>
          <w:b/>
          <w:bCs/>
        </w:rPr>
        <w:t>]</w:t>
      </w:r>
    </w:p>
    <w:p w14:paraId="6691E077" w14:textId="4D7A2C26" w:rsidR="00C77B13" w:rsidRDefault="00E525D3" w:rsidP="005B4692">
      <w:r>
        <w:t xml:space="preserve">Diese Information kann entweder manuell eingeben werden oder </w:t>
      </w:r>
      <w:r w:rsidR="000428D5">
        <w:t>durch Drücken</w:t>
      </w:r>
      <w:r w:rsidR="00C77B13">
        <w:t xml:space="preserve"> der Durchsuchen-Taste, innerhalb des Eingabefelds</w:t>
      </w:r>
      <w:r w:rsidR="000428D5">
        <w:t>.</w:t>
      </w:r>
    </w:p>
    <w:p w14:paraId="05EF5081" w14:textId="3FD54CD7" w:rsidR="000428D5" w:rsidRPr="000428D5" w:rsidRDefault="000428D5" w:rsidP="005B4692">
      <w:pPr>
        <w:rPr>
          <w:b/>
          <w:bCs/>
        </w:rPr>
      </w:pPr>
      <w:r w:rsidRPr="00AD327E">
        <w:rPr>
          <w:b/>
          <w:bCs/>
        </w:rPr>
        <w:t>[Screenshot de</w:t>
      </w:r>
      <w:r>
        <w:rPr>
          <w:b/>
          <w:bCs/>
        </w:rPr>
        <w:t>s Buttons</w:t>
      </w:r>
      <w:r w:rsidRPr="00AD327E">
        <w:rPr>
          <w:b/>
          <w:bCs/>
        </w:rPr>
        <w:t>]</w:t>
      </w:r>
    </w:p>
    <w:p w14:paraId="6C4117B5" w14:textId="1593984E" w:rsidR="00C77B13" w:rsidRDefault="000428D5" w:rsidP="000428D5">
      <w:pPr>
        <w:rPr>
          <w:b/>
          <w:bCs/>
        </w:rPr>
      </w:pPr>
      <w:r>
        <w:lastRenderedPageBreak/>
        <w:t xml:space="preserve">Dadurch öffnet sich nämlich ein </w:t>
      </w:r>
      <w:r w:rsidR="00C77B13">
        <w:t xml:space="preserve">Ordner-Dialog, </w:t>
      </w:r>
      <w:r>
        <w:t>mit dessen Hilfe das richtige Verzeichnis ausgewählt und bestätigt werden kann.</w:t>
      </w:r>
    </w:p>
    <w:p w14:paraId="1837720B" w14:textId="62FC8518" w:rsidR="00C77B13" w:rsidRDefault="00C77B13" w:rsidP="00C77B13">
      <w:pPr>
        <w:rPr>
          <w:b/>
          <w:bCs/>
        </w:rPr>
      </w:pPr>
      <w:r w:rsidRPr="00AD327E">
        <w:rPr>
          <w:b/>
          <w:bCs/>
        </w:rPr>
        <w:t>[Screenshot des Dialogs]</w:t>
      </w:r>
    </w:p>
    <w:p w14:paraId="0C8ADB04" w14:textId="09FD4963" w:rsidR="000428D5" w:rsidRDefault="000428D5" w:rsidP="00C77B13">
      <w:r>
        <w:t xml:space="preserve">Als nächstes muss der </w:t>
      </w:r>
      <w:bookmarkStart w:id="23" w:name="_Hlk90643260"/>
      <w:r>
        <w:t>Sprachstandard</w:t>
      </w:r>
      <w:r w:rsidR="000B472E">
        <w:t xml:space="preserve"> </w:t>
      </w:r>
      <w:bookmarkEnd w:id="23"/>
      <w:r w:rsidR="000B472E">
        <w:t>(eng.: „Language standard“)</w:t>
      </w:r>
      <w:r>
        <w:t xml:space="preserve"> des Projektes ausgewählt werden. </w:t>
      </w:r>
      <w:r w:rsidR="00CB27B9">
        <w:t>Mit der „Language standard“ Dopdown-Taste kann dazu eine Liste</w:t>
      </w:r>
      <w:r w:rsidR="000B472E">
        <w:t xml:space="preserve"> geöffnet </w:t>
      </w:r>
      <w:r w:rsidR="00CB27B9">
        <w:t>werden</w:t>
      </w:r>
      <w:r w:rsidR="000B472E">
        <w:t>, in der der gewünschte Sprachstandard ausgewählt werden muss (In diesem Beispiel wurde C++ 14 ausgewählt).</w:t>
      </w:r>
    </w:p>
    <w:p w14:paraId="6BE4DCB0" w14:textId="6D80BA11" w:rsidR="000B472E" w:rsidRDefault="000B472E" w:rsidP="000B472E">
      <w:pPr>
        <w:rPr>
          <w:b/>
          <w:bCs/>
        </w:rPr>
      </w:pPr>
      <w:r w:rsidRPr="00AD327E">
        <w:rPr>
          <w:b/>
          <w:bCs/>
        </w:rPr>
        <w:t>[Screenshot de</w:t>
      </w:r>
      <w:r>
        <w:rPr>
          <w:b/>
          <w:bCs/>
        </w:rPr>
        <w:t>r Liste</w:t>
      </w:r>
      <w:r w:rsidRPr="00AD327E">
        <w:rPr>
          <w:b/>
          <w:bCs/>
        </w:rPr>
        <w:t>]</w:t>
      </w:r>
    </w:p>
    <w:p w14:paraId="3D7C723A" w14:textId="74B29069"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ewählt werden (Für Executable-Projekte existiert diese Auswahl nicht). Mit der Dropdown-</w:t>
      </w:r>
      <w:r w:rsidR="009D0DA8">
        <w:t>Taste</w:t>
      </w:r>
      <w:r>
        <w:t xml:space="preserve"> unter „Library Type“ </w:t>
      </w:r>
      <w:r w:rsidR="00B77166">
        <w:t xml:space="preserve">kann hierfür zwischen „static“ und „shared“ </w:t>
      </w:r>
      <w:r w:rsidR="00B77166" w:rsidRPr="000B472E">
        <w:t>Bibliothekstyp</w:t>
      </w:r>
      <w:r w:rsidR="00B77166">
        <w:t>en ausgewählt werden (In diesem Beispiel wurde shared ausgewählt).</w:t>
      </w:r>
    </w:p>
    <w:p w14:paraId="361D6E55" w14:textId="77777777" w:rsidR="00B77166" w:rsidRDefault="00B77166" w:rsidP="00B77166">
      <w:pPr>
        <w:rPr>
          <w:b/>
          <w:bCs/>
        </w:rPr>
      </w:pPr>
      <w:r w:rsidRPr="00AD327E">
        <w:rPr>
          <w:b/>
          <w:bCs/>
        </w:rPr>
        <w:t>[Screenshot de</w:t>
      </w:r>
      <w:r>
        <w:rPr>
          <w:b/>
          <w:bCs/>
        </w:rPr>
        <w:t>r Liste</w:t>
      </w:r>
      <w:r w:rsidRPr="00AD327E">
        <w:rPr>
          <w:b/>
          <w:bCs/>
        </w:rPr>
        <w:t>]</w:t>
      </w:r>
    </w:p>
    <w:p w14:paraId="7E6F1F80" w14:textId="33B31857" w:rsidR="000B472E" w:rsidRDefault="00B77166" w:rsidP="00DC6F37">
      <w:r>
        <w:t xml:space="preserve">Nachdem alle Konfigurationen durchgeführt wurden, muss die Create-Taste gedrückt werden, um ein neues </w:t>
      </w:r>
      <w:r w:rsidR="004032A0">
        <w:t xml:space="preserve">CMake-Projekt zu erstellen. </w:t>
      </w:r>
      <w:r w:rsidR="00016969">
        <w:t>Dieses Projekt wird standardmäßig auf Basis eines internen Templates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EndPr/>
        <w:sdtContent>
          <w:r w:rsidR="00116408">
            <w:fldChar w:fldCharType="begin"/>
          </w:r>
          <w:r w:rsidR="00EB25A5">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MiA1MiAxMDAwMFogLSBRdWljayBDTWFrZSB0dXRvcmlhbCAgQ0xpb24uanBnIiwiUHJvcGVydGllcyI6eyIkaWQiOiI3In19LCJEYXRlIjoiMjAyMS0xMi0yMVQxMjo1Mjox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}</w:instrText>
          </w:r>
          <w:r w:rsidR="00116408">
            <w:fldChar w:fldCharType="separate"/>
          </w:r>
          <w:r w:rsidR="00EB25A5">
            <w:t>[25]</w:t>
          </w:r>
          <w:r w:rsidR="00116408">
            <w:fldChar w:fldCharType="end"/>
          </w:r>
        </w:sdtContent>
      </w:sdt>
      <w:r w:rsidR="00E70630">
        <w:t>.</w:t>
      </w:r>
    </w:p>
    <w:p w14:paraId="53C59344" w14:textId="015B0216" w:rsidR="00E70630" w:rsidRDefault="00E70630" w:rsidP="000B472E">
      <w:pPr>
        <w:rPr>
          <w:b/>
          <w:bCs/>
        </w:rPr>
      </w:pPr>
      <w:r w:rsidRPr="00E70630">
        <w:rPr>
          <w:b/>
          <w:bCs/>
        </w:rPr>
        <w:t>[Screenshot der CMakeLists.txt]</w:t>
      </w:r>
    </w:p>
    <w:p w14:paraId="56632037" w14:textId="09383545" w:rsidR="00142F9A" w:rsidRDefault="00BA7B7F" w:rsidP="000B472E">
      <w:r>
        <w:t xml:space="preserve">Im Vergleich zu den anderen </w:t>
      </w:r>
      <w:r w:rsidR="000E13C5">
        <w:t xml:space="preserve">vorgestellten </w:t>
      </w:r>
      <w:r>
        <w:t>IDEs gibt es bei</w:t>
      </w:r>
      <w:r w:rsidR="00116408">
        <w:t xml:space="preserve"> CLion keine Möglichkeit </w:t>
      </w:r>
      <w:r w:rsidR="000E13C5">
        <w:t>das intern verwendete Template</w:t>
      </w:r>
      <w:r w:rsidR="00933695">
        <w:t xml:space="preserve"> </w:t>
      </w:r>
      <w:r w:rsidR="000E13C5">
        <w:t xml:space="preserve">zu verändern, oder neue Template-Projekte </w:t>
      </w:r>
      <w:r w:rsidR="00C14781">
        <w:t xml:space="preserve">anzulegen, auf dessen Basis neue CMake-Projekte erstellt werden können. </w:t>
      </w:r>
      <w:r w:rsidR="00A86A88">
        <w:t xml:space="preserve">Das bedeutet, dass die Verzeichnisstruktur eines erstellten CMake-Projekts </w:t>
      </w:r>
      <w:r w:rsidR="00933695">
        <w:t>manuell verändert werden muss, wenn einige Dateien/Ordner benötigt bzw. nicht benötigt werden.</w:t>
      </w:r>
    </w:p>
    <w:p w14:paraId="1A2AF364" w14:textId="19410D50" w:rsidR="005F20F9" w:rsidRPr="00116408" w:rsidRDefault="005F20F9" w:rsidP="000B472E">
      <w:r>
        <w:t xml:space="preserve">Allerdings gibt es in CLion eine Möglichkeit </w:t>
      </w:r>
      <w:r w:rsidR="00142F9A">
        <w:t>Dateien aus Template-Dateien zu erstellen. Standardmäßig stellt CLion stellt dafür eine Liste von vordefinierten Datei-Vorlagen zur Verfügung. Diese</w:t>
      </w:r>
      <w:r w:rsidR="0083110E">
        <w:t xml:space="preserve"> </w:t>
      </w:r>
      <w:r w:rsidR="00142F9A">
        <w:t xml:space="preserve">sind intern und können nicht gelöscht oder bearbeitet werden. </w:t>
      </w:r>
      <w:r w:rsidR="0083110E">
        <w:t xml:space="preserve">Die </w:t>
      </w:r>
      <w:r w:rsidR="0083110E">
        <w:lastRenderedPageBreak/>
        <w:t xml:space="preserve">Liste </w:t>
      </w:r>
      <w:r w:rsidR="0082622F">
        <w:t xml:space="preserve">kann jedoch </w:t>
      </w:r>
      <w:r w:rsidR="0083110E">
        <w:t>erweitert werden</w:t>
      </w:r>
      <w:r w:rsidR="00372D50">
        <w:t xml:space="preserve">. </w:t>
      </w:r>
      <w:r w:rsidR="0082622F">
        <w:t xml:space="preserve">Die Dateien selbst erstellten Vorlagen können dabei neben fixen Daten, die bei jedem Projekt </w:t>
      </w:r>
      <w:r w:rsidR="002158A2">
        <w:t>gleichbleiben</w:t>
      </w:r>
      <w:r w:rsidR="0082622F">
        <w:t>, auch Platzhalter beinhalten, die bei der Erstellung der realen Datei mit projektspezi</w:t>
      </w:r>
      <w:r w:rsidR="00810C8B">
        <w:t>f</w:t>
      </w:r>
      <w:r w:rsidR="0082622F">
        <w:t xml:space="preserve">ischen Daten ersetzt werden. </w:t>
      </w:r>
      <w:r w:rsidR="00372D50">
        <w:t xml:space="preserve">Mithilfe der Vorlagen können reale Dateien </w:t>
      </w:r>
      <w:r w:rsidR="008C3626">
        <w:t xml:space="preserve">in bestehenden Projekten </w:t>
      </w:r>
      <w:r w:rsidR="00372D50">
        <w:t>erstellt</w:t>
      </w:r>
      <w:r w:rsidR="008C3626">
        <w:t xml:space="preserve"> werden </w:t>
      </w:r>
      <w:sdt>
        <w:sdtPr>
          <w:alias w:val="Don't edit this field"/>
          <w:tag w:val="CitaviPlaceholder#36447178-ed30-4541-9246-779b6f91d250"/>
          <w:id w:val="-803464632"/>
          <w:placeholder>
            <w:docPart w:val="DefaultPlaceholder_-1854013440"/>
          </w:placeholder>
        </w:sdtPr>
        <w:sdtEndPr/>
        <w:sdtContent>
          <w:r w:rsidR="0083110E">
            <w:fldChar w:fldCharType="begin"/>
          </w:r>
          <w:r w:rsidR="00EB25A5">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NSA1NyA1OTAwMFogLSBRdWljayBDTWFrZSB0dXRvcmlhbCAgQ0xpb24uanBnIiwiUHJvcGVydGllcyI6eyIkaWQiOiI3In19LCJEYXRlIjoiMjAyMS0xMi0yMVQxNTo1Nzo1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}</w:instrText>
          </w:r>
          <w:r w:rsidR="0083110E">
            <w:fldChar w:fldCharType="separate"/>
          </w:r>
          <w:r w:rsidR="00EB25A5">
            <w:t>[26]</w:t>
          </w:r>
          <w:r w:rsidR="0083110E">
            <w:fldChar w:fldCharType="end"/>
          </w:r>
        </w:sdtContent>
      </w:sdt>
      <w:r w:rsidR="0083110E">
        <w:t xml:space="preserve">. </w:t>
      </w:r>
    </w:p>
    <w:p w14:paraId="4F24A9C1" w14:textId="0ECF4ACC" w:rsidR="009D0DA8" w:rsidRDefault="0082622F" w:rsidP="00C657F0">
      <w:pPr>
        <w:pStyle w:val="berschrift2"/>
        <w:numPr>
          <w:ilvl w:val="1"/>
          <w:numId w:val="1"/>
        </w:numPr>
      </w:pPr>
      <w:r>
        <w:t>Das Problem der Projektaktualisierung</w:t>
      </w:r>
    </w:p>
    <w:p w14:paraId="461503AD" w14:textId="527D4E99" w:rsidR="00D8426E" w:rsidRDefault="00935F83" w:rsidP="008A7CD5">
      <w:r>
        <w:t xml:space="preserve">Wie in dem letzten Kapitel </w:t>
      </w:r>
      <w:r w:rsidR="00CF427F">
        <w:t>gezeigt</w:t>
      </w:r>
      <w:r>
        <w:t>, stellen</w:t>
      </w:r>
      <w:r w:rsidR="00CF427F">
        <w:t xml:space="preserve"> alle</w:t>
      </w:r>
      <w:r>
        <w:t xml:space="preserve"> IDEs </w:t>
      </w:r>
      <w:r w:rsidR="00CF427F">
        <w:t xml:space="preserve">verschiedene </w:t>
      </w:r>
      <w:r>
        <w:t xml:space="preserve">Möglichkeiten bereit, um neue Projekte zu erstellen. Zusätzlich </w:t>
      </w:r>
      <w:r w:rsidR="00F2116D">
        <w:t xml:space="preserve">dazu </w:t>
      </w:r>
      <w:r>
        <w:t xml:space="preserve">können bei den meisten Entwicklungsumgebungen einige Einstellungen/Konfigurationen vorgenommen werden, um ein eigenes Template-Projekt </w:t>
      </w:r>
      <w:r w:rsidR="00CF427F">
        <w:t>einbinden zu können</w:t>
      </w:r>
      <w:r w:rsidR="006149F9">
        <w:t>,</w:t>
      </w:r>
      <w:r w:rsidR="00CF427F">
        <w:t xml:space="preserve"> damit </w:t>
      </w:r>
      <w:r w:rsidR="006149F9">
        <w:t>auf dessen Basis weitere Projekte erstellt werden können. Durch die Problemstellung (Abschnitt 1.1) im ersten Kapitel wird allerdings deutlich, dass es nicht unwahrscheinlich, dass sich der Aufbau eines Templates im Laufe eines Entwicklungsprozesses</w:t>
      </w:r>
      <w:r w:rsidR="00FA5663">
        <w:t xml:space="preserve"> aus unterschiedlichen Gründen</w:t>
      </w:r>
      <w:r w:rsidR="006149F9">
        <w:t xml:space="preserve"> ändern kann. Durch die Änderung eines Templates müssen im Nachhinein alle Projekte, die aus diesem Template entstanden sind, ebenfalls aktualisiert werden. </w:t>
      </w:r>
      <w:r w:rsidR="00FA5663">
        <w:t>Über eine solche Funktionalität verfügt jedoch keine der derzeit verfügbaren IDEs auf dem Markt</w:t>
      </w:r>
      <w:r w:rsidR="00D569DA">
        <w:t xml:space="preserve">. </w:t>
      </w:r>
      <w:r w:rsidR="00FA5663">
        <w:t xml:space="preserve">Deswegen wurde im Rahmen dieser Thesis ein Projekt-Konfigurator Tool entwickelt, der sich </w:t>
      </w:r>
      <w:r w:rsidR="00246EBF">
        <w:t>mit dieser Funktionalität</w:t>
      </w:r>
      <w:r w:rsidR="00FA5663">
        <w:t xml:space="preserve"> von gewöhnlichen Entwicklungsumgebungen abgrenzt. Entwickler</w:t>
      </w:r>
      <w:r w:rsidR="00406B5D">
        <w:t xml:space="preserve"> </w:t>
      </w:r>
      <w:r w:rsidR="00246EBF">
        <w:t xml:space="preserve">können mit </w:t>
      </w:r>
      <w:r w:rsidR="008A7CD5">
        <w:t>dem Tool</w:t>
      </w:r>
      <w:r w:rsidR="00246EBF">
        <w:t xml:space="preserve"> </w:t>
      </w:r>
      <w:r w:rsidR="00406B5D">
        <w:t>bereits</w:t>
      </w:r>
      <w:r w:rsidR="00D8426E">
        <w:t xml:space="preserve"> erstellte </w:t>
      </w:r>
      <w:r w:rsidR="00D569DA">
        <w:t xml:space="preserve">Projekte </w:t>
      </w:r>
      <w:r w:rsidR="00D8426E">
        <w:t xml:space="preserve">im Dateisystem suchen und </w:t>
      </w:r>
      <w:r w:rsidR="008A7CD5">
        <w:t xml:space="preserve">diese </w:t>
      </w:r>
      <w:r w:rsidR="00D8426E">
        <w:t xml:space="preserve">auf ihre Aktualität überprüfen </w:t>
      </w:r>
      <w:r w:rsidR="00406B5D">
        <w:t>lassen</w:t>
      </w:r>
      <w:r w:rsidR="00D8426E">
        <w:t xml:space="preserve">. </w:t>
      </w:r>
      <w:r w:rsidR="008A7CD5">
        <w:t>Bei diesem Prozess werden die</w:t>
      </w:r>
      <w:r w:rsidR="00D8426E">
        <w:t xml:space="preserve"> ausgewählte</w:t>
      </w:r>
      <w:r w:rsidR="008A7CD5">
        <w:t>n</w:t>
      </w:r>
      <w:r w:rsidR="00D8426E">
        <w:t xml:space="preserve"> Projekte</w:t>
      </w:r>
      <w:r w:rsidR="00177CB7">
        <w:t xml:space="preserve"> </w:t>
      </w:r>
      <w:r w:rsidR="00D8426E">
        <w:t>mit dem Template verglichen</w:t>
      </w:r>
      <w:r w:rsidR="00177CB7">
        <w:t xml:space="preserve"> werden</w:t>
      </w:r>
      <w:r w:rsidR="00D8426E">
        <w:t xml:space="preserve">, </w:t>
      </w:r>
      <w:r w:rsidR="00177CB7">
        <w:t>aus</w:t>
      </w:r>
      <w:r w:rsidR="00D8426E">
        <w:t xml:space="preserve"> </w:t>
      </w:r>
      <w:r w:rsidR="00177CB7">
        <w:t>dem</w:t>
      </w:r>
      <w:r w:rsidR="00D8426E">
        <w:t xml:space="preserve"> diese </w:t>
      </w:r>
      <w:r w:rsidR="00177CB7">
        <w:t>en</w:t>
      </w:r>
      <w:r w:rsidR="00F86B27">
        <w:t>t</w:t>
      </w:r>
      <w:r w:rsidR="00177CB7">
        <w:t>standen sind</w:t>
      </w:r>
      <w:r w:rsidR="00D8426E">
        <w:t xml:space="preserve">. </w:t>
      </w:r>
      <w:r w:rsidR="00177CB7">
        <w:t xml:space="preserve">Falls das Template verändert wurde, nachdem das ausgewählte Projekt erstellt wurde, </w:t>
      </w:r>
      <w:r w:rsidR="008A7CD5">
        <w:t xml:space="preserve">bietet das Tool den Entwicklern eine Möglichkeit das Projekt </w:t>
      </w:r>
      <w:r w:rsidR="00177CB7">
        <w:t xml:space="preserve">auf den neusten </w:t>
      </w:r>
      <w:r w:rsidR="00406B5D">
        <w:t>Template-</w:t>
      </w:r>
      <w:r w:rsidR="00177CB7">
        <w:t xml:space="preserve">Stand </w:t>
      </w:r>
      <w:r w:rsidR="008A7CD5">
        <w:t xml:space="preserve">zu </w:t>
      </w:r>
      <w:r w:rsidR="00177CB7">
        <w:t xml:space="preserve">aktualisieren. </w:t>
      </w:r>
      <w:r w:rsidR="00F86B27">
        <w:t xml:space="preserve">Die Aktualisierung erfolgt automatisch und muss nicht </w:t>
      </w:r>
      <w:r w:rsidR="00406B5D">
        <w:t xml:space="preserve">manuell </w:t>
      </w:r>
      <w:r w:rsidR="00F86B27">
        <w:t>von den Entwicklern durchgeführt werden.</w:t>
      </w:r>
    </w:p>
    <w:p w14:paraId="3DF49166" w14:textId="7C683DBA" w:rsidR="001E7F2B" w:rsidRDefault="001E7F2B" w:rsidP="005B4692">
      <w:r>
        <w:br w:type="page"/>
      </w:r>
    </w:p>
    <w:p w14:paraId="6A7AD044" w14:textId="77777777" w:rsidR="001E7F2B" w:rsidRDefault="001E7F2B" w:rsidP="00196E2A">
      <w:pPr>
        <w:pStyle w:val="berschrift1"/>
        <w:numPr>
          <w:ilvl w:val="0"/>
          <w:numId w:val="1"/>
        </w:numPr>
      </w:pPr>
      <w:bookmarkStart w:id="24" w:name="_Toc92282920"/>
      <w:r>
        <w:lastRenderedPageBreak/>
        <w:t>Lösungsansatz</w:t>
      </w:r>
      <w:bookmarkEnd w:id="24"/>
    </w:p>
    <w:p w14:paraId="7313575E" w14:textId="07B108FC" w:rsidR="00241997" w:rsidRDefault="003A05BB" w:rsidP="00FF1FBD">
      <w:r>
        <w:t xml:space="preserve">Um das beschriebene Problem im ersten Kapitel zu lösen, wurde im Rahmen dieser Thesis ein </w:t>
      </w:r>
      <w:r w:rsidR="00385969">
        <w:t>spezielles DevOps Projekt-Konfigurator Tool</w:t>
      </w:r>
      <w:r w:rsidR="008B24D8">
        <w:t xml:space="preserve">, mit zwei Hauptfunktionen </w:t>
      </w:r>
      <w:r w:rsidR="00385969">
        <w:t xml:space="preserve">entwickelt. </w:t>
      </w:r>
      <w:r w:rsidR="006513A5">
        <w:t>Die Hauptfunktionen des Tools erlauben es</w:t>
      </w:r>
      <w:r w:rsidR="00165911">
        <w:t xml:space="preserve"> Projekte, mithilfe einer grafischen Benutzeroberfläche, zu erstellen und zu aktualisieren. </w:t>
      </w:r>
      <w:r w:rsidR="004110AB">
        <w:t xml:space="preserve">Die Projekterstellung sowie -aktualisierung erfolgt dabei </w:t>
      </w:r>
      <w:r w:rsidR="00EE1450">
        <w:t>auf Basis eines intern</w:t>
      </w:r>
      <w:r w:rsidR="00006E14">
        <w:t xml:space="preserve"> gespeicherten</w:t>
      </w:r>
      <w:r w:rsidR="00EE1450">
        <w:t xml:space="preserve"> Template-Projektes.</w:t>
      </w:r>
      <w:r w:rsidR="00006E14">
        <w:t xml:space="preserve"> Die Verzeichnisstruktur des Template</w:t>
      </w:r>
      <w:r w:rsidR="00DA0CFC">
        <w:t>s</w:t>
      </w:r>
      <w:r w:rsidR="00006E14">
        <w:t xml:space="preserve"> </w:t>
      </w:r>
      <w:r w:rsidR="00DA0CFC">
        <w:t>besteht</w:t>
      </w:r>
      <w:r w:rsidR="00006E14">
        <w:t xml:space="preserve"> aus bestimmten Unterordnen und Datei</w:t>
      </w:r>
      <w:r w:rsidR="00DA0CFC">
        <w:t>en</w:t>
      </w:r>
      <w:r w:rsidR="00B82F82">
        <w:t>, die für jedes neue Projekt erforderlich sind.</w:t>
      </w:r>
      <w:r w:rsidR="00006E14">
        <w:t xml:space="preserve"> </w:t>
      </w:r>
      <w:r w:rsidR="00DA0CFC">
        <w:t>Der Inhalt der Dateien besteht meist aus fixen Daten,</w:t>
      </w:r>
      <w:r w:rsidR="0001515D">
        <w:t xml:space="preserve"> in manchen befinden sich allerdings Platzhalter, die bei der Erstellung ersetzt werden müssen. </w:t>
      </w:r>
    </w:p>
    <w:p w14:paraId="1FEB0025" w14:textId="00F339D5" w:rsidR="009622D4" w:rsidRDefault="0001515D" w:rsidP="00FF1FBD">
      <w:r>
        <w:t xml:space="preserve">Um ein neues Projekt mit dem Projekt-Konfigurator zu erstellen, muss ein spezielles Formular in der GUI ausgefüllt werden. Die </w:t>
      </w:r>
      <w:r w:rsidR="0076174E">
        <w:t>notwenigen</w:t>
      </w:r>
      <w:r>
        <w:t xml:space="preserve"> Informationen </w:t>
      </w:r>
      <w:r w:rsidR="00C54835">
        <w:t xml:space="preserve">des Formulars </w:t>
      </w:r>
      <w:r>
        <w:t xml:space="preserve">beziehen sich dabei auf die Metadaten </w:t>
      </w:r>
      <w:r w:rsidR="007A44A4">
        <w:t xml:space="preserve">des </w:t>
      </w:r>
      <w:r>
        <w:t>zu erstellenden Projektes.</w:t>
      </w:r>
      <w:r w:rsidR="00C54835">
        <w:t xml:space="preserve"> Nachdem das Formular ausgefüllt und bestätigt wurde, erstellt das Tool</w:t>
      </w:r>
      <w:r w:rsidR="00511ADE">
        <w:t>,</w:t>
      </w:r>
      <w:r w:rsidR="00B82F82">
        <w:t xml:space="preserve"> </w:t>
      </w:r>
      <w:r w:rsidR="00511ADE">
        <w:t>mit Hilfe der eingegebenen Informationen und des Template</w:t>
      </w:r>
      <w:r w:rsidR="00F9112D">
        <w:t>s</w:t>
      </w:r>
      <w:r w:rsidR="00511ADE">
        <w:t xml:space="preserve">, </w:t>
      </w:r>
      <w:r w:rsidR="00C54835">
        <w:t xml:space="preserve">automatisch </w:t>
      </w:r>
      <w:r w:rsidR="007A44A4">
        <w:t>ein</w:t>
      </w:r>
      <w:r w:rsidR="00C54835">
        <w:t xml:space="preserve"> neue</w:t>
      </w:r>
      <w:r w:rsidR="007A44A4">
        <w:t>s</w:t>
      </w:r>
      <w:r w:rsidR="00F9112D">
        <w:t xml:space="preserve"> </w:t>
      </w:r>
      <w:r w:rsidR="00C54835">
        <w:t>Projekt</w:t>
      </w:r>
      <w:r w:rsidR="00E05B01">
        <w:t xml:space="preserve">. </w:t>
      </w:r>
      <w:r w:rsidR="00B82F82">
        <w:t xml:space="preserve">Die </w:t>
      </w:r>
      <w:r w:rsidR="00511ADE">
        <w:t>eingegeben Informationen werden</w:t>
      </w:r>
      <w:r w:rsidR="00B82F82">
        <w:t xml:space="preserve"> </w:t>
      </w:r>
      <w:r w:rsidR="00511ADE">
        <w:t>bei dem Erstellungsvorgang</w:t>
      </w:r>
      <w:r w:rsidR="00B82F82">
        <w:t xml:space="preserve"> dafür verwendet</w:t>
      </w:r>
      <w:r w:rsidR="00166164">
        <w:t>,</w:t>
      </w:r>
      <w:r w:rsidR="00B82F82">
        <w:t xml:space="preserve"> </w:t>
      </w:r>
      <w:r w:rsidR="00166164">
        <w:t xml:space="preserve">um </w:t>
      </w:r>
      <w:r w:rsidR="00B82F82">
        <w:t xml:space="preserve">die </w:t>
      </w:r>
      <w:r w:rsidR="00E05B01">
        <w:t>Platzhalter</w:t>
      </w:r>
      <w:r w:rsidR="00166164">
        <w:t xml:space="preserve"> in</w:t>
      </w:r>
      <w:r w:rsidR="00E05B01">
        <w:t xml:space="preserve"> de</w:t>
      </w:r>
      <w:r w:rsidR="00166164">
        <w:t>n</w:t>
      </w:r>
      <w:r w:rsidR="00E05B01">
        <w:t xml:space="preserve"> Template-Dateien</w:t>
      </w:r>
      <w:r w:rsidR="00166164">
        <w:t>,</w:t>
      </w:r>
      <w:r w:rsidR="00B82F82">
        <w:t xml:space="preserve"> </w:t>
      </w:r>
      <w:r w:rsidR="00E05B01">
        <w:t xml:space="preserve">mit den </w:t>
      </w:r>
      <w:r w:rsidR="00B82F82">
        <w:t>entsprechenden</w:t>
      </w:r>
      <w:r w:rsidR="00E05B01">
        <w:t xml:space="preserve"> Metadaten des Projekts</w:t>
      </w:r>
      <w:r w:rsidR="00B82F82">
        <w:t xml:space="preserve"> zu</w:t>
      </w:r>
      <w:r w:rsidR="00E05B01">
        <w:t xml:space="preserve"> ersetzt</w:t>
      </w:r>
      <w:r w:rsidR="00B82F82">
        <w:t>en</w:t>
      </w:r>
      <w:r w:rsidR="00E05B01">
        <w:t>.</w:t>
      </w:r>
    </w:p>
    <w:p w14:paraId="7A2B0678" w14:textId="3C8D56FE" w:rsidR="001B165A" w:rsidRDefault="00D32A76" w:rsidP="00FF1FBD">
      <w:r>
        <w:t xml:space="preserve">Die Aktualisierung bestehender Projekte ist die wichtigste Funktion </w:t>
      </w:r>
      <w:r w:rsidR="00166164">
        <w:t>des Projekt-Konfigurators</w:t>
      </w:r>
      <w:r w:rsidR="000B2F6B">
        <w:t xml:space="preserve">. </w:t>
      </w:r>
      <w:r w:rsidR="004D67D2">
        <w:t>Mithilfe</w:t>
      </w:r>
      <w:r w:rsidR="000B2F6B">
        <w:t xml:space="preserve"> der GUI </w:t>
      </w:r>
      <w:r w:rsidR="004D67D2">
        <w:t xml:space="preserve">muss dafür </w:t>
      </w:r>
      <w:r w:rsidR="000B2F6B">
        <w:t xml:space="preserve">ein </w:t>
      </w:r>
      <w:r w:rsidR="004D67D2">
        <w:t>bereits erstelltes Projekt im Dateisystem ausgewählt werden. Nachdem ein Projekt ausgewählt wurde, überprüft das Tool die Aktualität des Projekts, indem es das Projekt mit dem entsprechenden Template vergleicht. Wenn das Template,</w:t>
      </w:r>
      <w:r w:rsidR="00F60535">
        <w:t xml:space="preserve"> </w:t>
      </w:r>
      <w:r w:rsidR="004D67D2">
        <w:t xml:space="preserve">nach der Erstellung des ausgewählten Projektes verändert wurde, </w:t>
      </w:r>
      <w:r w:rsidR="00F60535">
        <w:t>werden auf der GUI alle Unterordner und Dateien des Projekts aufgelistet, die aktualisiert werden müssen.</w:t>
      </w:r>
      <w:r w:rsidR="0081136C">
        <w:t xml:space="preserve"> Zusätzlich dazu beinhaltet die Auflistung auch alle Unterordner und Dateien, die dem Template neu hinzugefügt wurden und nicht in dem realen Projekt vorhanden sind.</w:t>
      </w:r>
      <w:r w:rsidR="00F60535">
        <w:t xml:space="preserve"> </w:t>
      </w:r>
      <w:r w:rsidR="0081136C">
        <w:t xml:space="preserve">Alle </w:t>
      </w:r>
      <w:r w:rsidR="00C15B1D">
        <w:t xml:space="preserve">Unterordner und </w:t>
      </w:r>
      <w:r w:rsidR="0081136C">
        <w:t>Dateien,</w:t>
      </w:r>
      <w:r w:rsidR="00C15B1D">
        <w:t xml:space="preserve"> </w:t>
      </w:r>
      <w:r w:rsidR="0081136C">
        <w:t xml:space="preserve">die sich in der Liste befinden </w:t>
      </w:r>
      <w:r w:rsidR="00706BC7">
        <w:t>können,</w:t>
      </w:r>
      <w:r w:rsidR="0081136C">
        <w:t xml:space="preserve"> anschließend automatisch </w:t>
      </w:r>
      <w:r w:rsidR="00C15B1D">
        <w:t>durch einen Tastendruck auf der GUI</w:t>
      </w:r>
      <w:r w:rsidR="0081136C">
        <w:t xml:space="preserve"> </w:t>
      </w:r>
      <w:r w:rsidR="00C15B1D">
        <w:t>aktualisiert werde</w:t>
      </w:r>
      <w:r w:rsidR="0081136C">
        <w:t>n.</w:t>
      </w:r>
    </w:p>
    <w:p w14:paraId="401C3D61" w14:textId="5EA81977" w:rsidR="001E7F2B" w:rsidRDefault="00A77DBC" w:rsidP="00FF1FBD">
      <w:r>
        <w:t xml:space="preserve">In den folgenden Kapiteln 4 und 5 werden alle Funktionen des Projekt-Konfigurators ausführlicher </w:t>
      </w:r>
      <w:r w:rsidR="004B10A9">
        <w:t xml:space="preserve">mithilfe einiger Diagramme </w:t>
      </w:r>
      <w:r>
        <w:t>erklärt. Darunter befinden sich auch drei Extrafunktionalitäten, die</w:t>
      </w:r>
      <w:r w:rsidR="004B10A9">
        <w:t xml:space="preserve"> bisher noch nicht genannt wurden.</w:t>
      </w:r>
      <w:r w:rsidR="001E7F2B">
        <w:br w:type="page"/>
      </w:r>
    </w:p>
    <w:p w14:paraId="166B85A3" w14:textId="3AC92A4D" w:rsidR="001E7F2B" w:rsidRDefault="001E7F2B" w:rsidP="00196E2A">
      <w:pPr>
        <w:pStyle w:val="berschrift1"/>
        <w:numPr>
          <w:ilvl w:val="0"/>
          <w:numId w:val="1"/>
        </w:numPr>
      </w:pPr>
      <w:bookmarkStart w:id="25" w:name="_Toc92282921"/>
      <w:r>
        <w:lastRenderedPageBreak/>
        <w:t>Softwareentwurf</w:t>
      </w:r>
      <w:bookmarkEnd w:id="25"/>
    </w:p>
    <w:p w14:paraId="5268A2AA" w14:textId="0655F57E" w:rsidR="00C11E5E" w:rsidRDefault="00B67115" w:rsidP="00C11E5E">
      <w:r>
        <w:t xml:space="preserve">Für die Lösung des Problems, wurde eine Software mit einer grafischen Benutzeroberfläche benötigt. Diese Benutzeroberfläche </w:t>
      </w:r>
      <w:r w:rsidR="00445301">
        <w:t>ist</w:t>
      </w:r>
      <w:r>
        <w:t xml:space="preserve"> aus verschiedenen Fenstern (eng.: Screen)</w:t>
      </w:r>
      <w:r w:rsidR="00445301">
        <w:t xml:space="preserve"> und Unterfenstern (eng.: Subscreen)</w:t>
      </w:r>
      <w:r>
        <w:t xml:space="preserve"> aufgebaut sein</w:t>
      </w:r>
      <w:r w:rsidR="00445301">
        <w:t>, wobei</w:t>
      </w:r>
      <w:r>
        <w:t xml:space="preserve"> </w:t>
      </w:r>
      <w:r w:rsidR="00445301">
        <w:t>j</w:t>
      </w:r>
      <w:r>
        <w:t>eder Screen</w:t>
      </w:r>
      <w:r w:rsidR="00445301">
        <w:t xml:space="preserve"> / Subscreen</w:t>
      </w:r>
      <w:r>
        <w:t xml:space="preserve"> </w:t>
      </w:r>
      <w:r w:rsidR="00445301">
        <w:t>für eine andere Funktionalität zuständig ist</w:t>
      </w:r>
      <w:r>
        <w:t>.</w:t>
      </w:r>
    </w:p>
    <w:p w14:paraId="1C86031C" w14:textId="423A55A5" w:rsidR="00B2326A" w:rsidRPr="00445301" w:rsidRDefault="006517EC" w:rsidP="00BD37D1">
      <w:pPr>
        <w:pStyle w:val="Listenabsatz"/>
        <w:numPr>
          <w:ilvl w:val="0"/>
          <w:numId w:val="44"/>
        </w:numPr>
      </w:pPr>
      <w:r w:rsidRPr="00445301">
        <w:t xml:space="preserve">Für Lösung wird </w:t>
      </w:r>
      <w:r w:rsidR="00BD37D1" w:rsidRPr="00445301">
        <w:t>GUI mit verschiedenen Seiten benötigt</w:t>
      </w:r>
    </w:p>
    <w:p w14:paraId="2BAADFDB" w14:textId="5CF4A13F" w:rsidR="006517EC" w:rsidRPr="00445301" w:rsidRDefault="006517EC" w:rsidP="00BD37D1">
      <w:pPr>
        <w:pStyle w:val="Listenabsatz"/>
        <w:numPr>
          <w:ilvl w:val="0"/>
          <w:numId w:val="44"/>
        </w:numPr>
      </w:pPr>
      <w:r w:rsidRPr="00445301">
        <w:t>Jede Seite soll eine bestimmte Aufgabe erledigen</w:t>
      </w:r>
    </w:p>
    <w:p w14:paraId="2FDAC93A" w14:textId="49CD4789" w:rsidR="006517EC" w:rsidRPr="00445301" w:rsidRDefault="006517EC" w:rsidP="00BD37D1">
      <w:pPr>
        <w:pStyle w:val="Listenabsatz"/>
        <w:numPr>
          <w:ilvl w:val="0"/>
          <w:numId w:val="44"/>
        </w:numPr>
      </w:pPr>
      <w:r w:rsidRPr="00445301">
        <w:t>Aus Aufgaben wurden alle benötigten Funktionalitäten abgeleitet</w:t>
      </w:r>
    </w:p>
    <w:p w14:paraId="10794AD2" w14:textId="0E3FD062" w:rsidR="006517EC" w:rsidRPr="00445301" w:rsidRDefault="006517EC" w:rsidP="00BD37D1">
      <w:pPr>
        <w:pStyle w:val="Listenabsatz"/>
        <w:numPr>
          <w:ilvl w:val="0"/>
          <w:numId w:val="44"/>
        </w:numPr>
      </w:pPr>
      <w:r w:rsidRPr="00445301">
        <w:t>Anschließend wurden den Funktionen passende Widgets zugeteilt</w:t>
      </w:r>
    </w:p>
    <w:p w14:paraId="3438B0D4" w14:textId="4772E6B4" w:rsidR="006517EC" w:rsidRPr="00445301" w:rsidRDefault="006517EC" w:rsidP="006517EC">
      <w:pPr>
        <w:pStyle w:val="Listenabsatz"/>
        <w:numPr>
          <w:ilvl w:val="0"/>
          <w:numId w:val="44"/>
        </w:numPr>
      </w:pPr>
      <w:r w:rsidRPr="00445301">
        <w:t>Aus diesen Informationen wurden Sketches aller GUI Seiten gemacht</w:t>
      </w:r>
    </w:p>
    <w:p w14:paraId="5611E1EF" w14:textId="5D405E94" w:rsidR="00BD37D1" w:rsidRPr="00445301" w:rsidRDefault="00BD37D1" w:rsidP="00BD37D1">
      <w:pPr>
        <w:pStyle w:val="Listenabsatz"/>
        <w:numPr>
          <w:ilvl w:val="0"/>
          <w:numId w:val="44"/>
        </w:numPr>
      </w:pPr>
      <w:r w:rsidRPr="00445301">
        <w:t xml:space="preserve">Daraus </w:t>
      </w:r>
      <w:r w:rsidR="006517EC" w:rsidRPr="00445301">
        <w:t xml:space="preserve">wurde </w:t>
      </w:r>
      <w:r w:rsidRPr="00445301">
        <w:t>ein Klassendiagram</w:t>
      </w:r>
      <w:r w:rsidR="006517EC" w:rsidRPr="00445301">
        <w:t xml:space="preserve"> mit allen Klassen und Funktionen gefertigt</w:t>
      </w:r>
    </w:p>
    <w:p w14:paraId="0AC85DBE" w14:textId="6CE027BA" w:rsidR="00445301" w:rsidRPr="00445301" w:rsidRDefault="00BD37D1" w:rsidP="00445301">
      <w:pPr>
        <w:pStyle w:val="Listenabsatz"/>
        <w:numPr>
          <w:ilvl w:val="0"/>
          <w:numId w:val="44"/>
        </w:numPr>
      </w:pPr>
      <w:r w:rsidRPr="00445301">
        <w:t>Dann Klassendiagram mit Python und PyQt umgesetzt</w:t>
      </w:r>
    </w:p>
    <w:p w14:paraId="35F2780F" w14:textId="77777777" w:rsidR="001E7F2B" w:rsidRDefault="001E7F2B" w:rsidP="00196E2A">
      <w:pPr>
        <w:pStyle w:val="berschrift2"/>
        <w:numPr>
          <w:ilvl w:val="1"/>
          <w:numId w:val="1"/>
        </w:numPr>
      </w:pPr>
      <w:bookmarkStart w:id="26" w:name="_Toc92282922"/>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etches</w:t>
      </w:r>
      <w:bookmarkEnd w:id="26"/>
    </w:p>
    <w:p w14:paraId="31F4B9FB" w14:textId="12A10A02" w:rsidR="001E7F2B" w:rsidRDefault="001E7F2B" w:rsidP="00196E2A">
      <w:pPr>
        <w:pStyle w:val="berschrift2"/>
        <w:numPr>
          <w:ilvl w:val="1"/>
          <w:numId w:val="1"/>
        </w:numPr>
      </w:pPr>
      <w:bookmarkStart w:id="27" w:name="_Toc92282923"/>
      <w:r>
        <w:t>Architektur</w:t>
      </w:r>
      <w:bookmarkEnd w:id="27"/>
    </w:p>
    <w:p w14:paraId="148FA68E" w14:textId="77777777" w:rsidR="00E8651C" w:rsidRDefault="00E8651C" w:rsidP="00FF1FBD">
      <w:r>
        <w:t>Projekt Erstellung</w:t>
      </w:r>
    </w:p>
    <w:p w14:paraId="65F55D4A" w14:textId="77777777" w:rsidR="00E8651C" w:rsidRDefault="00E8651C" w:rsidP="00FF1FBD">
      <w:r>
        <w:t>Projekt Aktualisierung</w:t>
      </w:r>
    </w:p>
    <w:p w14:paraId="1B8F68EB" w14:textId="77777777" w:rsidR="00E8651C" w:rsidRPr="00E8651C" w:rsidRDefault="00E8651C" w:rsidP="00FF1FBD">
      <w:r>
        <w:t xml:space="preserve">Projekt Template </w:t>
      </w:r>
      <w:r w:rsidR="00824F09">
        <w:t>Aktualisierung</w:t>
      </w:r>
      <w:r>
        <w:t xml:space="preserve"> </w:t>
      </w:r>
    </w:p>
    <w:p w14:paraId="67B8BFA8" w14:textId="613CA51A" w:rsidR="001E7F2B" w:rsidRDefault="00D44E40" w:rsidP="00196E2A">
      <w:pPr>
        <w:pStyle w:val="berschrift2"/>
        <w:numPr>
          <w:ilvl w:val="1"/>
          <w:numId w:val="1"/>
        </w:numPr>
      </w:pPr>
      <w:bookmarkStart w:id="28" w:name="_Toc92282924"/>
      <w:r>
        <w:t>Extrafunktionalitäten</w:t>
      </w:r>
      <w:bookmarkEnd w:id="28"/>
    </w:p>
    <w:p w14:paraId="6E96C4E3" w14:textId="0189D147" w:rsidR="00C05764" w:rsidRPr="00C05764" w:rsidRDefault="00C05764" w:rsidP="00C05764">
      <w:r>
        <w:t>Erweiterung der Projekt Module</w:t>
      </w:r>
    </w:p>
    <w:p w14:paraId="359D8A64" w14:textId="77777777" w:rsidR="00E8651C" w:rsidRDefault="00E8651C" w:rsidP="00FF1FBD">
      <w:r>
        <w:t>Suchungsmechanismus von bestehenden C++ Projekten</w:t>
      </w:r>
    </w:p>
    <w:p w14:paraId="77D2E98E" w14:textId="77777777" w:rsidR="00E8651C" w:rsidRPr="00E8651C" w:rsidRDefault="00E8651C" w:rsidP="00FF1FBD">
      <w:r>
        <w:t>Run utilities</w:t>
      </w:r>
    </w:p>
    <w:p w14:paraId="7156D482" w14:textId="77777777" w:rsidR="001E7F2B" w:rsidRDefault="001E7F2B">
      <w:pPr>
        <w:spacing w:after="160" w:line="259" w:lineRule="auto"/>
        <w:jc w:val="left"/>
        <w:rPr>
          <w:rFonts w:eastAsiaTheme="majorEastAsia" w:cstheme="majorBidi"/>
          <w:b/>
          <w:color w:val="000000" w:themeColor="text1"/>
          <w:sz w:val="26"/>
          <w:szCs w:val="26"/>
        </w:rPr>
      </w:pPr>
      <w:r>
        <w:br w:type="page"/>
      </w:r>
    </w:p>
    <w:p w14:paraId="2B237D08" w14:textId="77777777" w:rsidR="001E7F2B" w:rsidRDefault="001E7F2B" w:rsidP="00196E2A">
      <w:pPr>
        <w:pStyle w:val="berschrift1"/>
        <w:numPr>
          <w:ilvl w:val="0"/>
          <w:numId w:val="1"/>
        </w:numPr>
      </w:pPr>
      <w:bookmarkStart w:id="29" w:name="_Toc92282925"/>
      <w:r>
        <w:lastRenderedPageBreak/>
        <w:t>Implementierung und Evaluierung</w:t>
      </w:r>
      <w:bookmarkEnd w:id="29"/>
    </w:p>
    <w:p w14:paraId="0B8074DA" w14:textId="77777777" w:rsidR="00824F09" w:rsidRDefault="00824F09" w:rsidP="00824F09">
      <w:r>
        <w:t>Internes Projekt Template</w:t>
      </w:r>
    </w:p>
    <w:p w14:paraId="5A0F739C" w14:textId="77777777" w:rsidR="00824F09" w:rsidRDefault="00824F09" w:rsidP="00824F09">
      <w:r>
        <w:t>GUI Einstellungen</w:t>
      </w:r>
    </w:p>
    <w:p w14:paraId="1DD30C27" w14:textId="77777777" w:rsidR="00824F09" w:rsidRDefault="00824F09" w:rsidP="00824F09">
      <w:r>
        <w:t>Projekt Erstellung</w:t>
      </w:r>
    </w:p>
    <w:p w14:paraId="4485FDE6" w14:textId="77777777" w:rsidR="00824F09" w:rsidRDefault="00824F09" w:rsidP="00824F09">
      <w:r>
        <w:t>Suchungsmechanismus von bestehenden C++ Projekten</w:t>
      </w:r>
    </w:p>
    <w:p w14:paraId="636A3034" w14:textId="77777777" w:rsidR="00824F09" w:rsidRDefault="00824F09" w:rsidP="00824F09">
      <w:r>
        <w:t>Erweiterung der Projekt Module</w:t>
      </w:r>
    </w:p>
    <w:p w14:paraId="7BC817F3" w14:textId="77777777" w:rsidR="00824F09" w:rsidRPr="00E8651C" w:rsidRDefault="00824F09" w:rsidP="00824F09">
      <w:r>
        <w:t xml:space="preserve">Projekt Template Aktualiserung </w:t>
      </w:r>
    </w:p>
    <w:p w14:paraId="464BB60B" w14:textId="77777777" w:rsidR="00824F09" w:rsidRDefault="00824F09" w:rsidP="00824F09">
      <w:r>
        <w:t>Run utilities</w:t>
      </w:r>
    </w:p>
    <w:p w14:paraId="6193AC12" w14:textId="77777777" w:rsidR="001E7F2B" w:rsidRDefault="001E7F2B">
      <w:pPr>
        <w:spacing w:after="160" w:line="259" w:lineRule="auto"/>
        <w:jc w:val="left"/>
      </w:pPr>
      <w:r>
        <w:br w:type="page"/>
      </w:r>
    </w:p>
    <w:p w14:paraId="793D13D7" w14:textId="77777777" w:rsidR="001E7F2B" w:rsidRDefault="001E7F2B" w:rsidP="00196E2A">
      <w:pPr>
        <w:pStyle w:val="berschrift1"/>
        <w:numPr>
          <w:ilvl w:val="0"/>
          <w:numId w:val="1"/>
        </w:numPr>
      </w:pPr>
      <w:bookmarkStart w:id="30" w:name="_Toc92282926"/>
      <w:r>
        <w:lastRenderedPageBreak/>
        <w:t>Zusammenfassung</w:t>
      </w:r>
      <w:bookmarkEnd w:id="30"/>
    </w:p>
    <w:p w14:paraId="372F0F20" w14:textId="77777777" w:rsidR="001E7F2B" w:rsidRDefault="001E7F2B" w:rsidP="00196E2A">
      <w:pPr>
        <w:pStyle w:val="berschrift2"/>
        <w:numPr>
          <w:ilvl w:val="1"/>
          <w:numId w:val="1"/>
        </w:numPr>
      </w:pPr>
      <w:bookmarkStart w:id="31" w:name="_Toc92282927"/>
      <w:r>
        <w:t>Zusammenfassung</w:t>
      </w:r>
      <w:bookmarkEnd w:id="31"/>
    </w:p>
    <w:p w14:paraId="23640762" w14:textId="77777777" w:rsidR="001E7F2B" w:rsidRDefault="00E8651C" w:rsidP="00196E2A">
      <w:pPr>
        <w:pStyle w:val="berschrift2"/>
        <w:numPr>
          <w:ilvl w:val="1"/>
          <w:numId w:val="1"/>
        </w:numPr>
      </w:pPr>
      <w:bookmarkStart w:id="32" w:name="_Toc92282928"/>
      <w:r>
        <w:t>Das Problem</w:t>
      </w:r>
      <w:bookmarkEnd w:id="32"/>
    </w:p>
    <w:p w14:paraId="4F7BFC63" w14:textId="77777777" w:rsidR="00E8651C" w:rsidRDefault="00E8651C" w:rsidP="00196E2A">
      <w:pPr>
        <w:pStyle w:val="berschrift2"/>
        <w:numPr>
          <w:ilvl w:val="1"/>
          <w:numId w:val="1"/>
        </w:numPr>
      </w:pPr>
      <w:bookmarkStart w:id="33" w:name="_Toc92282929"/>
      <w:r>
        <w:t>Mögliche Erweiterungspunkte</w:t>
      </w:r>
      <w:bookmarkEnd w:id="33"/>
    </w:p>
    <w:p w14:paraId="628E4E3C" w14:textId="77777777" w:rsidR="00E8651C" w:rsidRDefault="00E8651C">
      <w:pPr>
        <w:spacing w:after="160" w:line="259" w:lineRule="auto"/>
        <w:jc w:val="left"/>
      </w:pPr>
      <w:r>
        <w:br w:type="page"/>
      </w:r>
    </w:p>
    <w:sdt>
      <w:sdtPr>
        <w:rPr>
          <w:rFonts w:eastAsiaTheme="minorHAnsi" w:cstheme="minorBidi"/>
          <w:b w:val="0"/>
          <w:color w:val="auto"/>
          <w:sz w:val="24"/>
          <w:szCs w:val="22"/>
        </w:rPr>
        <w:tag w:val="CitaviBibliography"/>
        <w:id w:val="323934376"/>
        <w:placeholder>
          <w:docPart w:val="1482F197BCE048888648166FD7FEFB0E"/>
        </w:placeholder>
      </w:sdtPr>
      <w:sdtEndPr/>
      <w:sdtContent>
        <w:p w14:paraId="5AF2C591" w14:textId="77777777" w:rsidR="00EB25A5" w:rsidRDefault="004E5CC3" w:rsidP="00EB25A5">
          <w:pPr>
            <w:pStyle w:val="CitaviBibliographyHeading"/>
          </w:pPr>
          <w:r>
            <w:fldChar w:fldCharType="begin"/>
          </w:r>
          <w:r>
            <w:instrText>ADDIN CitaviBibliography</w:instrText>
          </w:r>
          <w:r>
            <w:fldChar w:fldCharType="separate"/>
          </w:r>
          <w:r w:rsidR="00EB25A5">
            <w:t>Literatur</w:t>
          </w:r>
        </w:p>
        <w:p w14:paraId="2F997076" w14:textId="77777777" w:rsidR="00EB25A5" w:rsidRDefault="00EB25A5" w:rsidP="00EB25A5">
          <w:pPr>
            <w:pStyle w:val="CitaviBibliographyEntry"/>
          </w:pPr>
          <w:r>
            <w:t>[1]</w:t>
          </w:r>
          <w:r>
            <w:tab/>
          </w:r>
          <w:bookmarkStart w:id="34" w:name="_CTVL001cd4d767ff3164b48bbbf7731413a15a0"/>
          <w:r>
            <w:t xml:space="preserve">E. Wolff, </w:t>
          </w:r>
          <w:bookmarkEnd w:id="34"/>
          <w:r w:rsidRPr="00EB25A5">
            <w:rPr>
              <w:i/>
            </w:rPr>
            <w:t xml:space="preserve">Continuous delivery: Der pragmatische Einstieg, </w:t>
          </w:r>
          <w:r w:rsidRPr="00EB25A5">
            <w:t>2. Aufl. Heidelberg, Germany: dpunkt.verlag, 2016. [Online]. Verfügbar unter: https://ebookcentral.proquest.com/lib/gbv/detail.action?docID=4471176</w:t>
          </w:r>
        </w:p>
        <w:p w14:paraId="389E92A6" w14:textId="77777777" w:rsidR="00EB25A5" w:rsidRDefault="00EB25A5" w:rsidP="00EB25A5">
          <w:pPr>
            <w:pStyle w:val="CitaviBibliographyEntry"/>
          </w:pPr>
          <w:r>
            <w:t>[2]</w:t>
          </w:r>
          <w:r>
            <w:tab/>
          </w:r>
          <w:bookmarkStart w:id="35" w:name="_CTVL00191e50762386a4368b4f3de353e76e22d"/>
          <w:r>
            <w:t xml:space="preserve">M. Hüttermann, </w:t>
          </w:r>
          <w:bookmarkEnd w:id="35"/>
          <w:r w:rsidRPr="00EB25A5">
            <w:rPr>
              <w:i/>
            </w:rPr>
            <w:t>DevOps for developers</w:t>
          </w:r>
          <w:r w:rsidRPr="00EB25A5">
            <w:t>. New York, NY: Apress, 2012. [Online]. Verfügbar unter: https://ebookcentral.proquest.com/lib/kxp/detail.action?docID=1156065</w:t>
          </w:r>
        </w:p>
        <w:p w14:paraId="0633E020" w14:textId="77777777" w:rsidR="00EB25A5" w:rsidRDefault="00EB25A5" w:rsidP="00EB25A5">
          <w:pPr>
            <w:pStyle w:val="CitaviBibliographyEntry"/>
          </w:pPr>
          <w:r>
            <w:t>[3]</w:t>
          </w:r>
          <w:r>
            <w:tab/>
          </w:r>
          <w:bookmarkStart w:id="36" w:name="_CTVL001bf777eba88f24d1282e6392d48fd626e"/>
          <w:r>
            <w:t xml:space="preserve">R. Alt, </w:t>
          </w:r>
          <w:bookmarkEnd w:id="36"/>
          <w:r w:rsidRPr="00EB25A5">
            <w:rPr>
              <w:i/>
            </w:rPr>
            <w:t>Innovationsorientiertes IT-Management mit DevOps: IT im Zeitalter von Digitalisierung und Software-defined Business</w:t>
          </w:r>
          <w:r w:rsidRPr="00EB25A5">
            <w:t>. Wiesbaden: Springer Gabler, 2017.</w:t>
          </w:r>
        </w:p>
        <w:p w14:paraId="436BBF7F" w14:textId="77777777" w:rsidR="00EB25A5" w:rsidRDefault="00EB25A5" w:rsidP="00EB25A5">
          <w:pPr>
            <w:pStyle w:val="CitaviBibliographyEntry"/>
          </w:pPr>
          <w:r>
            <w:t>[4]</w:t>
          </w:r>
          <w:r>
            <w:tab/>
          </w:r>
          <w:bookmarkStart w:id="37" w:name="_CTVL00131677adce012454eaa3a65ceaef2d800"/>
          <w:r>
            <w:t xml:space="preserve">Splunk, </w:t>
          </w:r>
          <w:bookmarkEnd w:id="37"/>
          <w:r w:rsidRPr="00EB25A5">
            <w:rPr>
              <w:i/>
            </w:rPr>
            <w:t xml:space="preserve">Was ist eine CI/CD-Pipeline? </w:t>
          </w:r>
          <w:r w:rsidRPr="00EB25A5">
            <w:t>[Online]. Verfügbar unter: https://www.splunk.com/de_de/data-insider/what-is-ci-cd-pipeline.html (Zugriff am: 5. Januar 2022.576Z).</w:t>
          </w:r>
        </w:p>
        <w:p w14:paraId="7AA21179" w14:textId="77777777" w:rsidR="00EB25A5" w:rsidRDefault="00EB25A5" w:rsidP="00EB25A5">
          <w:pPr>
            <w:pStyle w:val="CitaviBibliographyEntry"/>
          </w:pPr>
          <w:r>
            <w:t>[5]</w:t>
          </w:r>
          <w:r>
            <w:tab/>
          </w:r>
          <w:bookmarkStart w:id="38" w:name="_CTVL0012e0b5e418ea1479c9cb7cc5d31e29b3a"/>
          <w:r>
            <w:t xml:space="preserve">J. Rossberg, </w:t>
          </w:r>
          <w:bookmarkEnd w:id="38"/>
          <w:r w:rsidRPr="00EB25A5">
            <w:rPr>
              <w:i/>
            </w:rPr>
            <w:t>Agile Project Management with Azure DevOps: Concepts, Templates, and Metrics</w:t>
          </w:r>
          <w:r w:rsidRPr="00EB25A5">
            <w:t>. Berkeley, CA: Apress L. P, 2019. [Online]. Verfügbar unter: https://ebookcentral.proquest.com/lib/kxp/detail.action?docID=5771167</w:t>
          </w:r>
        </w:p>
        <w:p w14:paraId="4ACDEADA" w14:textId="77777777" w:rsidR="00EB25A5" w:rsidRDefault="00EB25A5" w:rsidP="00EB25A5">
          <w:pPr>
            <w:pStyle w:val="CitaviBibliographyEntry"/>
          </w:pPr>
          <w:r>
            <w:t>[6]</w:t>
          </w:r>
          <w:r>
            <w:tab/>
          </w:r>
          <w:bookmarkStart w:id="39" w:name="_CTVL001badf6c1e0bc044eaa70ab7c1952fd6f3"/>
          <w:r>
            <w:t xml:space="preserve">S. Augsten, „Was ist ein Build?“, </w:t>
          </w:r>
          <w:bookmarkEnd w:id="39"/>
          <w:r w:rsidRPr="00EB25A5">
            <w:rPr>
              <w:i/>
            </w:rPr>
            <w:t>Dev-Insider</w:t>
          </w:r>
          <w:r w:rsidRPr="00EB25A5">
            <w:t>, 27. Apr. 2018, 2018. [Online]. Verfügbar unter: https://www.dev-insider.de/was-ist-ein-build-a-702737/. Zugriff am: 24. November 2021.114Z.</w:t>
          </w:r>
        </w:p>
        <w:p w14:paraId="70786784" w14:textId="77777777" w:rsidR="00EB25A5" w:rsidRDefault="00EB25A5" w:rsidP="00EB25A5">
          <w:pPr>
            <w:pStyle w:val="CitaviBibliographyEntry"/>
          </w:pPr>
          <w:r>
            <w:t>[7]</w:t>
          </w:r>
          <w:r>
            <w:tab/>
          </w:r>
          <w:bookmarkStart w:id="40" w:name="_CTVL001fca2bfd8bc6a4f7faddf695d2d5f822c"/>
          <w:r>
            <w:t xml:space="preserve">P. D. Crutcher, N. K. Singh und P. Tiegs, </w:t>
          </w:r>
          <w:bookmarkEnd w:id="40"/>
          <w:r w:rsidRPr="00EB25A5">
            <w:rPr>
              <w:i/>
            </w:rPr>
            <w:t xml:space="preserve">Essential Computer Science: A Programmer’s Guide to Foundational Concepts, </w:t>
          </w:r>
          <w:r w:rsidRPr="00EB25A5">
            <w:t>1. Aufl. Berkeley, CA: Apress; Imprint Apress, 2021.</w:t>
          </w:r>
        </w:p>
        <w:p w14:paraId="67971227" w14:textId="77777777" w:rsidR="00EB25A5" w:rsidRDefault="00EB25A5" w:rsidP="00EB25A5">
          <w:pPr>
            <w:pStyle w:val="CitaviBibliographyEntry"/>
          </w:pPr>
          <w:r>
            <w:t>[8]</w:t>
          </w:r>
          <w:r>
            <w:tab/>
          </w:r>
          <w:bookmarkStart w:id="41" w:name="_CTVL0019dea585d82184c3aa25035b2db9a0ea5"/>
          <w:r>
            <w:t xml:space="preserve">J. L. Zuckarelli, </w:t>
          </w:r>
          <w:bookmarkEnd w:id="41"/>
          <w:r w:rsidRPr="00EB25A5">
            <w:rPr>
              <w:i/>
            </w:rPr>
            <w:t xml:space="preserve">Programmieren lernen mit Python und JavaScript: Eine praxisorientierte Einführung für Einsteiger, </w:t>
          </w:r>
          <w:r w:rsidRPr="00EB25A5">
            <w:t>1. Aufl. Wiesbaden: Springer Fachmedien Wiesbaden; Imprint Springer Vieweg, 2021.</w:t>
          </w:r>
        </w:p>
        <w:p w14:paraId="2D6DE665" w14:textId="77777777" w:rsidR="00EB25A5" w:rsidRDefault="00EB25A5" w:rsidP="00EB25A5">
          <w:pPr>
            <w:pStyle w:val="CitaviBibliographyEntry"/>
          </w:pPr>
          <w:r>
            <w:t>[9]</w:t>
          </w:r>
          <w:r>
            <w:tab/>
          </w:r>
          <w:bookmarkStart w:id="42" w:name="_CTVL0017ca01a2f08bc4980919fa8d431c35c9a"/>
          <w:r w:rsidRPr="00EB25A5">
            <w:rPr>
              <w:i/>
            </w:rPr>
            <w:t xml:space="preserve">Axel Bruns: Die Geschichte des Computers - ebook - neobooks. </w:t>
          </w:r>
          <w:bookmarkEnd w:id="42"/>
          <w:r w:rsidRPr="00EB25A5">
            <w:t>[Online]. Verfügbar unter: https://link.springer.com/content/pdf/10.1007%2F978-1-4842-6901-5.pdf (Zugriff am: 25. November 2021.268Z).</w:t>
          </w:r>
        </w:p>
        <w:p w14:paraId="725210AE" w14:textId="77777777" w:rsidR="00EB25A5" w:rsidRDefault="00EB25A5" w:rsidP="00EB25A5">
          <w:pPr>
            <w:pStyle w:val="CitaviBibliographyEntry"/>
          </w:pPr>
          <w:r>
            <w:t>[10]</w:t>
          </w:r>
          <w:r>
            <w:tab/>
          </w:r>
          <w:bookmarkStart w:id="43" w:name="_CTVL00177d41ca30ecf48e99c89e9a3e338e99e"/>
          <w:r>
            <w:t xml:space="preserve">D. Schaefer, </w:t>
          </w:r>
          <w:bookmarkEnd w:id="43"/>
          <w:r w:rsidRPr="00EB25A5">
            <w:rPr>
              <w:i/>
            </w:rPr>
            <w:t xml:space="preserve">Eclipse CDT | The Eclipse Foundation. </w:t>
          </w:r>
          <w:r w:rsidRPr="00EB25A5">
            <w:t>[Online]. Verfügbar unter: https://www.eclipse.org/cdt/ (Zugriff am: 3. Januar 2022.849Z).</w:t>
          </w:r>
        </w:p>
        <w:p w14:paraId="5B2156F7" w14:textId="77777777" w:rsidR="00EB25A5" w:rsidRDefault="00EB25A5" w:rsidP="00EB25A5">
          <w:pPr>
            <w:pStyle w:val="CitaviBibliographyEntry"/>
          </w:pPr>
          <w:r>
            <w:lastRenderedPageBreak/>
            <w:t>[11]</w:t>
          </w:r>
          <w:r>
            <w:tab/>
          </w:r>
          <w:bookmarkStart w:id="44" w:name="_CTVL001f5cac4e6aaa44267ae80bbde426a7a9f"/>
          <w:r w:rsidRPr="00EB25A5">
            <w:rPr>
              <w:i/>
            </w:rPr>
            <w:t xml:space="preserve">C++ programmieren mit Eclipse CDT. </w:t>
          </w:r>
          <w:bookmarkEnd w:id="44"/>
          <w:r w:rsidRPr="00EB25A5">
            <w:t>[Online]. Verfügbar unter: https://www.edv-buchversand.de/productinfo.php?replace=false&amp;cnt=productinfo&amp;mode=2&amp;type=2&amp;id=dp-196&amp;index=2&amp;nr=0&amp;art=Blick%20ins%20Buch&amp;preload=false&amp;page=1&amp;view=fit&amp;Toolbar=1&amp;pagemode=none (Zugriff am: 3. Januar 2022.834Z).</w:t>
          </w:r>
        </w:p>
        <w:p w14:paraId="5FF219A0" w14:textId="77777777" w:rsidR="00EB25A5" w:rsidRDefault="00EB25A5" w:rsidP="00EB25A5">
          <w:pPr>
            <w:pStyle w:val="CitaviBibliographyEntry"/>
          </w:pPr>
          <w:r>
            <w:t>[12]</w:t>
          </w:r>
          <w:r>
            <w:tab/>
          </w:r>
          <w:bookmarkStart w:id="45" w:name="_CTVL001328da5f7c278488c9349991c819a838c"/>
          <w:r>
            <w:t>S. Bauer, „Eclipse für C/C++-Programmierer – Handbuch zu den Eclipse C/C++ Development Tools (CDT)“.</w:t>
          </w:r>
        </w:p>
        <w:bookmarkEnd w:id="45"/>
        <w:p w14:paraId="5C147EFF" w14:textId="77777777" w:rsidR="00EB25A5" w:rsidRDefault="00EB25A5" w:rsidP="00EB25A5">
          <w:pPr>
            <w:pStyle w:val="CitaviBibliographyEntry"/>
          </w:pPr>
          <w:r>
            <w:t>[13]</w:t>
          </w:r>
          <w:r>
            <w:tab/>
          </w:r>
          <w:bookmarkStart w:id="46" w:name="_CTVL0011ce10fac574f4955a87bf70390f179b2"/>
          <w:r>
            <w:t xml:space="preserve">A. Del Sole, </w:t>
          </w:r>
          <w:bookmarkEnd w:id="46"/>
          <w:r w:rsidRPr="00EB25A5">
            <w:rPr>
              <w:i/>
            </w:rPr>
            <w:t xml:space="preserve">Visual Studio Code Distilled: Evolved Code Editing for Windows, macOS, and Linux, </w:t>
          </w:r>
          <w:r w:rsidRPr="00EB25A5">
            <w:t>2. Aufl. Berkeley, CA: Apress; Imprint Apress, 2021.</w:t>
          </w:r>
        </w:p>
        <w:p w14:paraId="0A8F3834" w14:textId="77777777" w:rsidR="00EB25A5" w:rsidRDefault="00EB25A5" w:rsidP="00EB25A5">
          <w:pPr>
            <w:pStyle w:val="CitaviBibliographyEntry"/>
          </w:pPr>
          <w:r>
            <w:t>[14]</w:t>
          </w:r>
          <w:r>
            <w:tab/>
          </w:r>
          <w:bookmarkStart w:id="47" w:name="_CTVL0011ef147099d00492aad259fcc153e82ab"/>
          <w:r>
            <w:t xml:space="preserve">B. Ayodeji, „How to compile your C++ code in Visual Studio Code“, </w:t>
          </w:r>
          <w:bookmarkEnd w:id="47"/>
          <w:r w:rsidRPr="00EB25A5">
            <w:rPr>
              <w:i/>
            </w:rPr>
            <w:t>freeCodeCamp.org</w:t>
          </w:r>
          <w:r w:rsidRPr="00EB25A5">
            <w:t>, 7. Okt. 2019, 2019. [Online]. Verfügbar unter: https://www.freecodecamp.org/news/how-to-compile-your-c-code-in-visual-studio-code/. Zugriff am: 5. Januar 2022.278Z.</w:t>
          </w:r>
        </w:p>
        <w:p w14:paraId="07A6E16E" w14:textId="77777777" w:rsidR="00EB25A5" w:rsidRDefault="00EB25A5" w:rsidP="00EB25A5">
          <w:pPr>
            <w:pStyle w:val="CitaviBibliographyEntry"/>
          </w:pPr>
          <w:r>
            <w:t>[15]</w:t>
          </w:r>
          <w:r>
            <w:tab/>
          </w:r>
          <w:bookmarkStart w:id="48" w:name="_CTVL0019099e93121a946df90de783b4ff7c4da"/>
          <w:r w:rsidRPr="00EB25A5">
            <w:rPr>
              <w:i/>
            </w:rPr>
            <w:t xml:space="preserve">Visual Studio Code Tips and Tricks. </w:t>
          </w:r>
          <w:bookmarkEnd w:id="48"/>
          <w:r w:rsidRPr="00EB25A5">
            <w:t>[Online]. Verfügbar unter: https://code.visualstudio.com/docs/getstarted/tips-and-tricks#_files-and-folders (Zugriff am: 29. November 2021.615Z).</w:t>
          </w:r>
        </w:p>
        <w:p w14:paraId="65CF27E9" w14:textId="77777777" w:rsidR="00EB25A5" w:rsidRDefault="00EB25A5" w:rsidP="00EB25A5">
          <w:pPr>
            <w:pStyle w:val="CitaviBibliographyEntry"/>
          </w:pPr>
          <w:r>
            <w:t>[16]</w:t>
          </w:r>
          <w:r>
            <w:tab/>
          </w:r>
          <w:bookmarkStart w:id="49" w:name="_CTVL0017946f13728ec418c8dbdb198055ba876"/>
          <w:r w:rsidRPr="00EB25A5">
            <w:rPr>
              <w:i/>
            </w:rPr>
            <w:t xml:space="preserve">Project Templates - Visual Studio Marketplace. </w:t>
          </w:r>
          <w:bookmarkEnd w:id="49"/>
          <w:r w:rsidRPr="00EB25A5">
            <w:t>[Online]. Verfügbar unter: https://marketplace.visualstudio.com/items?itemName=cantonios.project-templates (Zugriff am: 29. November 2021.523Z).</w:t>
          </w:r>
        </w:p>
        <w:p w14:paraId="137F9A96" w14:textId="77777777" w:rsidR="00EB25A5" w:rsidRDefault="00EB25A5" w:rsidP="00EB25A5">
          <w:pPr>
            <w:pStyle w:val="CitaviBibliographyEntry"/>
          </w:pPr>
          <w:r>
            <w:t>[17]</w:t>
          </w:r>
          <w:r>
            <w:tab/>
          </w:r>
          <w:bookmarkStart w:id="50" w:name="_CTVL0014fe6d159076e42a4a5d3331f61b2876a"/>
          <w:r>
            <w:t xml:space="preserve">JetBrains, </w:t>
          </w:r>
          <w:bookmarkEnd w:id="50"/>
          <w:r w:rsidRPr="00EB25A5">
            <w:rPr>
              <w:i/>
            </w:rPr>
            <w:t xml:space="preserve">Intelligente Programmierunterstützung und Codeanalyse – Features | CLion. </w:t>
          </w:r>
          <w:r w:rsidRPr="00EB25A5">
            <w:t>[Online]. Verfügbar unter: https://www.jetbrains.com/de-de/clion/features/ (Zugriff am: 29. November 2021.450Z).</w:t>
          </w:r>
        </w:p>
        <w:p w14:paraId="0BEC3F9F" w14:textId="77777777" w:rsidR="00EB25A5" w:rsidRDefault="00EB25A5" w:rsidP="00EB25A5">
          <w:pPr>
            <w:pStyle w:val="CitaviBibliographyEntry"/>
          </w:pPr>
          <w:r>
            <w:t>[18]</w:t>
          </w:r>
          <w:r>
            <w:tab/>
          </w:r>
          <w:bookmarkStart w:id="51" w:name="_CTVL001b26d1a40d99c41b7acc5000c16465ccf"/>
          <w:r>
            <w:t xml:space="preserve">CLion Help, </w:t>
          </w:r>
          <w:bookmarkEnd w:id="51"/>
          <w:r w:rsidRPr="00EB25A5">
            <w:rPr>
              <w:i/>
            </w:rPr>
            <w:t xml:space="preserve">Quick start guide | CLion. </w:t>
          </w:r>
          <w:r w:rsidRPr="00EB25A5">
            <w:t>[Online]. Verfügbar unter: https://www.jetbrains.com/help/clion/project.html (Zugriff am: 8. Dezember 2021.446Z).</w:t>
          </w:r>
        </w:p>
        <w:p w14:paraId="48F4AD18" w14:textId="77777777" w:rsidR="00EB25A5" w:rsidRDefault="00EB25A5" w:rsidP="00EB25A5">
          <w:pPr>
            <w:pStyle w:val="CitaviBibliographyEntry"/>
          </w:pPr>
          <w:r>
            <w:t>[19]</w:t>
          </w:r>
          <w:r>
            <w:tab/>
          </w:r>
          <w:bookmarkStart w:id="52" w:name="_CTVL0017a08822ffc0b4457b956e0e7d2db8bcb"/>
          <w:r>
            <w:t xml:space="preserve">CLion Help, </w:t>
          </w:r>
          <w:bookmarkEnd w:id="52"/>
          <w:r w:rsidRPr="00EB25A5">
            <w:rPr>
              <w:i/>
            </w:rPr>
            <w:t xml:space="preserve">File templates | CLion. </w:t>
          </w:r>
          <w:r w:rsidRPr="00EB25A5">
            <w:t>[Online]. Verfügbar unter: https://www.jetbrains.com/help/clion/project-models.html (Zugriff am: 8. Dezember 2021.086Z).</w:t>
          </w:r>
        </w:p>
        <w:p w14:paraId="7E0F5377" w14:textId="77777777" w:rsidR="00EB25A5" w:rsidRDefault="00EB25A5" w:rsidP="00EB25A5">
          <w:pPr>
            <w:pStyle w:val="CitaviBibliographyEntry"/>
          </w:pPr>
          <w:r>
            <w:lastRenderedPageBreak/>
            <w:t>[20]</w:t>
          </w:r>
          <w:r>
            <w:tab/>
          </w:r>
          <w:bookmarkStart w:id="53" w:name="_CTVL0010b79fa8d9dbf4cc5842b974c8efd299f"/>
          <w:r>
            <w:t xml:space="preserve">CLion Help, </w:t>
          </w:r>
          <w:bookmarkEnd w:id="53"/>
          <w:r w:rsidRPr="00EB25A5">
            <w:rPr>
              <w:i/>
            </w:rPr>
            <w:t xml:space="preserve">File templates | CLion. </w:t>
          </w:r>
          <w:r w:rsidRPr="00EB25A5">
            <w:t>[Online]. Verfügbar unter: https://www.jetbrains.com/help/clion/quick-cmake-tutorial.html (Zugriff am: 8. Dezember 2021.931Z).</w:t>
          </w:r>
        </w:p>
        <w:p w14:paraId="093C4BBB" w14:textId="77777777" w:rsidR="00EB25A5" w:rsidRDefault="00EB25A5" w:rsidP="00EB25A5">
          <w:pPr>
            <w:pStyle w:val="CitaviBibliographyEntry"/>
          </w:pPr>
          <w:r>
            <w:t>[21]</w:t>
          </w:r>
          <w:r>
            <w:tab/>
          </w:r>
          <w:bookmarkStart w:id="54" w:name="_CTVL001f844f2af2d304116aec5290f89e92860"/>
          <w:r>
            <w:t xml:space="preserve">CLion Help, </w:t>
          </w:r>
          <w:bookmarkEnd w:id="54"/>
          <w:r w:rsidRPr="00EB25A5">
            <w:rPr>
              <w:i/>
            </w:rPr>
            <w:t xml:space="preserve">File templates | CLion. </w:t>
          </w:r>
          <w:r w:rsidRPr="00EB25A5">
            <w:t>[Online]. Verfügbar unter: https://www.jetbrains.com/help/clion/gradle-support.html (Zugriff am: 8. Dezember 2021.412Z).</w:t>
          </w:r>
        </w:p>
        <w:p w14:paraId="0FE81B97" w14:textId="77777777" w:rsidR="00EB25A5" w:rsidRDefault="00EB25A5" w:rsidP="00EB25A5">
          <w:pPr>
            <w:pStyle w:val="CitaviBibliographyEntry"/>
          </w:pPr>
          <w:r>
            <w:t>[22]</w:t>
          </w:r>
          <w:r>
            <w:tab/>
          </w:r>
          <w:bookmarkStart w:id="55" w:name="_CTVL001c5e21df5a8d34d23aaa6d5d2af3f6da2"/>
          <w:r>
            <w:t xml:space="preserve">CLion Help, </w:t>
          </w:r>
          <w:bookmarkEnd w:id="55"/>
          <w:r w:rsidRPr="00EB25A5">
            <w:rPr>
              <w:i/>
            </w:rPr>
            <w:t xml:space="preserve">File templates | CLion. </w:t>
          </w:r>
          <w:r w:rsidRPr="00EB25A5">
            <w:t>[Online]. Verfügbar unter: https://www.jetbrains.com/help/clion/makefiles-support.html (Zugriff am: 8. Dezember 2021.280Z).</w:t>
          </w:r>
        </w:p>
        <w:p w14:paraId="50BA1B93" w14:textId="77777777" w:rsidR="00EB25A5" w:rsidRDefault="00EB25A5" w:rsidP="00EB25A5">
          <w:pPr>
            <w:pStyle w:val="CitaviBibliographyEntry"/>
          </w:pPr>
          <w:r>
            <w:t>[23]</w:t>
          </w:r>
          <w:r>
            <w:tab/>
          </w:r>
          <w:bookmarkStart w:id="56" w:name="_CTVL00102843ada7ed248fda4535970f2497f93"/>
          <w:r>
            <w:t xml:space="preserve">CLion Help, </w:t>
          </w:r>
          <w:bookmarkEnd w:id="56"/>
          <w:r w:rsidRPr="00EB25A5">
            <w:rPr>
              <w:i/>
            </w:rPr>
            <w:t xml:space="preserve">File templates | CLion. </w:t>
          </w:r>
          <w:r w:rsidRPr="00EB25A5">
            <w:t>[Online]. Verfügbar unter: https://www.jetbrains.com/help/clion/compilation-database.html (Zugriff am: 8. Dezember 2021.290Z).</w:t>
          </w:r>
        </w:p>
        <w:p w14:paraId="4741C749" w14:textId="77777777" w:rsidR="00EB25A5" w:rsidRDefault="00EB25A5" w:rsidP="00EB25A5">
          <w:pPr>
            <w:pStyle w:val="CitaviBibliographyEntry"/>
          </w:pPr>
          <w:r>
            <w:t>[24]</w:t>
          </w:r>
          <w:r>
            <w:tab/>
          </w:r>
          <w:bookmarkStart w:id="57" w:name="_CTVL001c92e01ea4dbd434c8c6d67ba891d851a"/>
          <w:r>
            <w:t xml:space="preserve">CLion Help, </w:t>
          </w:r>
          <w:bookmarkEnd w:id="57"/>
          <w:r w:rsidRPr="00EB25A5">
            <w:rPr>
              <w:i/>
            </w:rPr>
            <w:t xml:space="preserve">Open, reopen, and close projects | CLion. </w:t>
          </w:r>
          <w:r w:rsidRPr="00EB25A5">
            <w:t>[Online]. Verfügbar unter: https://www.jetbrains.com/help/clion/opening-reopening-and-closing-projects.html (Zugriff am: 10. Dezember 2021.803Z).</w:t>
          </w:r>
        </w:p>
        <w:p w14:paraId="76446BE1" w14:textId="77777777" w:rsidR="00EB25A5" w:rsidRDefault="00EB25A5" w:rsidP="00EB25A5">
          <w:pPr>
            <w:pStyle w:val="CitaviBibliographyEntry"/>
          </w:pPr>
          <w:r>
            <w:t>[25]</w:t>
          </w:r>
          <w:r>
            <w:tab/>
          </w:r>
          <w:bookmarkStart w:id="58" w:name="_CTVL00165c3abb54c634adc9f7a60cc9c776226"/>
          <w:r>
            <w:t xml:space="preserve">CLion Help, </w:t>
          </w:r>
          <w:bookmarkEnd w:id="58"/>
          <w:r w:rsidRPr="00EB25A5">
            <w:rPr>
              <w:i/>
            </w:rPr>
            <w:t xml:space="preserve">Quick CMake tutorial | CLion. </w:t>
          </w:r>
          <w:r w:rsidRPr="00EB25A5">
            <w:t>[Online]. Verfügbar unter: https://www.jetbrains.com/help/clion/creating-new-project-from-scratch.html (Zugriff am: 21. Dezember 2021.578Z).</w:t>
          </w:r>
        </w:p>
        <w:p w14:paraId="1B4BF73E" w14:textId="5E363AB1" w:rsidR="004E5CC3" w:rsidRDefault="00EB25A5" w:rsidP="00EB25A5">
          <w:pPr>
            <w:pStyle w:val="CitaviBibliographyEntry"/>
          </w:pPr>
          <w:r>
            <w:t>[26]</w:t>
          </w:r>
          <w:r>
            <w:tab/>
          </w:r>
          <w:bookmarkStart w:id="59" w:name="_CTVL0013f878741d0e24368b7944d7d01df628c"/>
          <w:r>
            <w:t xml:space="preserve">CLion Help, </w:t>
          </w:r>
          <w:bookmarkEnd w:id="59"/>
          <w:r w:rsidRPr="00EB25A5">
            <w:rPr>
              <w:i/>
            </w:rPr>
            <w:t xml:space="preserve">Quick CMake tutorial | CLion. </w:t>
          </w:r>
          <w:r w:rsidRPr="00EB25A5">
            <w:t>[Online]. Verfügbar unter: https://www.jetbrains.com/help/clion/using-file-and-code-templates.html#create-new-template (Zugriff am: 21. Dezember 2021.379Z).</w:t>
          </w:r>
          <w:r w:rsidR="004E5CC3">
            <w:fldChar w:fldCharType="end"/>
          </w:r>
        </w:p>
      </w:sdtContent>
    </w:sdt>
    <w:p w14:paraId="5FD1F8A6" w14:textId="434F49A1" w:rsidR="00E8651C" w:rsidRPr="00E8651C" w:rsidRDefault="00E8651C" w:rsidP="006130AC">
      <w:pPr>
        <w:spacing w:after="160" w:line="259" w:lineRule="auto"/>
        <w:jc w:val="left"/>
      </w:pPr>
      <w:r>
        <w:br w:type="page"/>
      </w:r>
    </w:p>
    <w:p w14:paraId="2017EACE" w14:textId="5801A071" w:rsidR="004E5CC3" w:rsidRPr="00E8651C" w:rsidRDefault="00E8651C" w:rsidP="00935F83">
      <w:pPr>
        <w:pStyle w:val="berschrift1"/>
      </w:pPr>
      <w:bookmarkStart w:id="60" w:name="_Toc92282931"/>
      <w:r>
        <w:lastRenderedPageBreak/>
        <w:t>Anhang</w:t>
      </w:r>
      <w:bookmarkEnd w:id="60"/>
    </w:p>
    <w:sectPr w:rsidR="004E5CC3" w:rsidRPr="00E8651C" w:rsidSect="007B0790">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834060" w14:textId="77777777" w:rsidR="00863611" w:rsidRDefault="00863611" w:rsidP="00386F89">
      <w:pPr>
        <w:spacing w:after="0" w:line="240" w:lineRule="auto"/>
      </w:pPr>
      <w:r>
        <w:separator/>
      </w:r>
    </w:p>
  </w:endnote>
  <w:endnote w:type="continuationSeparator" w:id="0">
    <w:p w14:paraId="3A507DFF" w14:textId="77777777" w:rsidR="00863611" w:rsidRDefault="00863611" w:rsidP="003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E6D02" w14:textId="77777777" w:rsidR="00386F89" w:rsidRDefault="00386F8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D35B" w14:textId="77777777" w:rsidR="00386F89" w:rsidRDefault="00386F8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C0058" w14:textId="77777777" w:rsidR="00386F89" w:rsidRDefault="00386F8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270F68" w14:textId="77777777" w:rsidR="00863611" w:rsidRDefault="00863611" w:rsidP="00386F89">
      <w:pPr>
        <w:spacing w:after="0" w:line="240" w:lineRule="auto"/>
      </w:pPr>
      <w:r>
        <w:separator/>
      </w:r>
    </w:p>
  </w:footnote>
  <w:footnote w:type="continuationSeparator" w:id="0">
    <w:p w14:paraId="003756D4" w14:textId="77777777" w:rsidR="00863611" w:rsidRDefault="00863611" w:rsidP="00386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1CB8C" w14:textId="77777777" w:rsidR="00386F89" w:rsidRDefault="00386F8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6CD57" w14:textId="77777777" w:rsidR="00386F89" w:rsidRDefault="00386F8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A6B04" w14:textId="77777777" w:rsidR="00386F89" w:rsidRDefault="00386F8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5B7C"/>
    <w:multiLevelType w:val="hybridMultilevel"/>
    <w:tmpl w:val="F92007E4"/>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 w15:restartNumberingAfterBreak="0">
    <w:nsid w:val="05611C2F"/>
    <w:multiLevelType w:val="hybridMultilevel"/>
    <w:tmpl w:val="D26AAC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6A344A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9790EBA"/>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B22483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C375D36"/>
    <w:multiLevelType w:val="hybridMultilevel"/>
    <w:tmpl w:val="743E0B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9B2CD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5F925CE"/>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7F01856"/>
    <w:multiLevelType w:val="hybridMultilevel"/>
    <w:tmpl w:val="B3569C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B2C0F5D"/>
    <w:multiLevelType w:val="hybridMultilevel"/>
    <w:tmpl w:val="150232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C10393A"/>
    <w:multiLevelType w:val="hybridMultilevel"/>
    <w:tmpl w:val="41664F5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1E2C240F"/>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1E6368D9"/>
    <w:multiLevelType w:val="hybridMultilevel"/>
    <w:tmpl w:val="5922C8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1EE3000"/>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351C3DF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358E3C90"/>
    <w:multiLevelType w:val="hybridMultilevel"/>
    <w:tmpl w:val="66EA7C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5BA54F6"/>
    <w:multiLevelType w:val="hybridMultilevel"/>
    <w:tmpl w:val="65085ED8"/>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8" w15:restartNumberingAfterBreak="0">
    <w:nsid w:val="376020A1"/>
    <w:multiLevelType w:val="hybridMultilevel"/>
    <w:tmpl w:val="EC9A54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AD668E9"/>
    <w:multiLevelType w:val="hybridMultilevel"/>
    <w:tmpl w:val="F988A138"/>
    <w:lvl w:ilvl="0" w:tplc="0407000F">
      <w:start w:val="1"/>
      <w:numFmt w:val="decimal"/>
      <w:lvlText w:val="%1."/>
      <w:lvlJc w:val="left"/>
      <w:pPr>
        <w:ind w:left="1438" w:hanging="360"/>
      </w:pPr>
    </w:lvl>
    <w:lvl w:ilvl="1" w:tplc="04070019" w:tentative="1">
      <w:start w:val="1"/>
      <w:numFmt w:val="lowerLetter"/>
      <w:lvlText w:val="%2."/>
      <w:lvlJc w:val="left"/>
      <w:pPr>
        <w:ind w:left="2158" w:hanging="360"/>
      </w:pPr>
    </w:lvl>
    <w:lvl w:ilvl="2" w:tplc="0407001B" w:tentative="1">
      <w:start w:val="1"/>
      <w:numFmt w:val="lowerRoman"/>
      <w:lvlText w:val="%3."/>
      <w:lvlJc w:val="right"/>
      <w:pPr>
        <w:ind w:left="2878" w:hanging="180"/>
      </w:pPr>
    </w:lvl>
    <w:lvl w:ilvl="3" w:tplc="0407000F" w:tentative="1">
      <w:start w:val="1"/>
      <w:numFmt w:val="decimal"/>
      <w:lvlText w:val="%4."/>
      <w:lvlJc w:val="left"/>
      <w:pPr>
        <w:ind w:left="3598" w:hanging="360"/>
      </w:pPr>
    </w:lvl>
    <w:lvl w:ilvl="4" w:tplc="04070019" w:tentative="1">
      <w:start w:val="1"/>
      <w:numFmt w:val="lowerLetter"/>
      <w:lvlText w:val="%5."/>
      <w:lvlJc w:val="left"/>
      <w:pPr>
        <w:ind w:left="4318" w:hanging="360"/>
      </w:pPr>
    </w:lvl>
    <w:lvl w:ilvl="5" w:tplc="0407001B" w:tentative="1">
      <w:start w:val="1"/>
      <w:numFmt w:val="lowerRoman"/>
      <w:lvlText w:val="%6."/>
      <w:lvlJc w:val="right"/>
      <w:pPr>
        <w:ind w:left="5038" w:hanging="180"/>
      </w:pPr>
    </w:lvl>
    <w:lvl w:ilvl="6" w:tplc="0407000F" w:tentative="1">
      <w:start w:val="1"/>
      <w:numFmt w:val="decimal"/>
      <w:lvlText w:val="%7."/>
      <w:lvlJc w:val="left"/>
      <w:pPr>
        <w:ind w:left="5758" w:hanging="360"/>
      </w:pPr>
    </w:lvl>
    <w:lvl w:ilvl="7" w:tplc="04070019" w:tentative="1">
      <w:start w:val="1"/>
      <w:numFmt w:val="lowerLetter"/>
      <w:lvlText w:val="%8."/>
      <w:lvlJc w:val="left"/>
      <w:pPr>
        <w:ind w:left="6478" w:hanging="360"/>
      </w:pPr>
    </w:lvl>
    <w:lvl w:ilvl="8" w:tplc="0407001B" w:tentative="1">
      <w:start w:val="1"/>
      <w:numFmt w:val="lowerRoman"/>
      <w:lvlText w:val="%9."/>
      <w:lvlJc w:val="right"/>
      <w:pPr>
        <w:ind w:left="7198" w:hanging="180"/>
      </w:pPr>
    </w:lvl>
  </w:abstractNum>
  <w:abstractNum w:abstractNumId="20" w15:restartNumberingAfterBreak="0">
    <w:nsid w:val="3BEC0DF5"/>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492C67BD"/>
    <w:multiLevelType w:val="multilevel"/>
    <w:tmpl w:val="236AFB3C"/>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9742F6B"/>
    <w:multiLevelType w:val="hybridMultilevel"/>
    <w:tmpl w:val="996A0C54"/>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3" w15:restartNumberingAfterBreak="0">
    <w:nsid w:val="4A9E477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4D2C4AE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4D6726DE"/>
    <w:multiLevelType w:val="hybridMultilevel"/>
    <w:tmpl w:val="BDFCE9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4EB70337"/>
    <w:multiLevelType w:val="hybridMultilevel"/>
    <w:tmpl w:val="2D9AEB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F0A080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50FA4349"/>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53E244C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5CF01DD2"/>
    <w:multiLevelType w:val="multilevel"/>
    <w:tmpl w:val="808283C8"/>
    <w:lvl w:ilvl="0">
      <w:start w:val="2"/>
      <w:numFmt w:val="decimal"/>
      <w:lvlText w:val="%1"/>
      <w:lvlJc w:val="left"/>
      <w:pPr>
        <w:ind w:left="360" w:hanging="360"/>
      </w:pPr>
      <w:rPr>
        <w:rFonts w:eastAsiaTheme="minorHAnsi" w:cstheme="minorBidi" w:hint="default"/>
        <w:b w:val="0"/>
        <w:color w:val="auto"/>
        <w:sz w:val="24"/>
      </w:rPr>
    </w:lvl>
    <w:lvl w:ilvl="1">
      <w:start w:val="2"/>
      <w:numFmt w:val="decimal"/>
      <w:lvlText w:val="%1.%2"/>
      <w:lvlJc w:val="left"/>
      <w:pPr>
        <w:ind w:left="720" w:hanging="720"/>
      </w:pPr>
      <w:rPr>
        <w:rFonts w:eastAsiaTheme="minorHAnsi" w:cstheme="minorBidi" w:hint="default"/>
        <w:b w:val="0"/>
        <w:color w:val="auto"/>
        <w:sz w:val="24"/>
      </w:rPr>
    </w:lvl>
    <w:lvl w:ilvl="2">
      <w:start w:val="1"/>
      <w:numFmt w:val="decimal"/>
      <w:lvlText w:val="%1.%2.%3"/>
      <w:lvlJc w:val="left"/>
      <w:pPr>
        <w:ind w:left="720" w:hanging="720"/>
      </w:pPr>
      <w:rPr>
        <w:rFonts w:eastAsiaTheme="minorHAnsi" w:cstheme="minorBidi" w:hint="default"/>
        <w:b w:val="0"/>
        <w:color w:val="auto"/>
        <w:sz w:val="24"/>
      </w:rPr>
    </w:lvl>
    <w:lvl w:ilvl="3">
      <w:start w:val="1"/>
      <w:numFmt w:val="decimal"/>
      <w:lvlText w:val="%1.%2.%3.%4"/>
      <w:lvlJc w:val="left"/>
      <w:pPr>
        <w:ind w:left="1080" w:hanging="1080"/>
      </w:pPr>
      <w:rPr>
        <w:rFonts w:eastAsiaTheme="minorHAnsi" w:cstheme="minorBidi" w:hint="default"/>
        <w:b w:val="0"/>
        <w:color w:val="auto"/>
        <w:sz w:val="24"/>
      </w:rPr>
    </w:lvl>
    <w:lvl w:ilvl="4">
      <w:start w:val="1"/>
      <w:numFmt w:val="decimal"/>
      <w:lvlText w:val="%1.%2.%3.%4.%5"/>
      <w:lvlJc w:val="left"/>
      <w:pPr>
        <w:ind w:left="1080" w:hanging="1080"/>
      </w:pPr>
      <w:rPr>
        <w:rFonts w:eastAsiaTheme="minorHAnsi" w:cstheme="minorBidi" w:hint="default"/>
        <w:b w:val="0"/>
        <w:color w:val="auto"/>
        <w:sz w:val="24"/>
      </w:rPr>
    </w:lvl>
    <w:lvl w:ilvl="5">
      <w:start w:val="1"/>
      <w:numFmt w:val="decimal"/>
      <w:lvlText w:val="%1.%2.%3.%4.%5.%6"/>
      <w:lvlJc w:val="left"/>
      <w:pPr>
        <w:ind w:left="1440" w:hanging="1440"/>
      </w:pPr>
      <w:rPr>
        <w:rFonts w:eastAsiaTheme="minorHAnsi" w:cstheme="minorBidi" w:hint="default"/>
        <w:b w:val="0"/>
        <w:color w:val="auto"/>
        <w:sz w:val="24"/>
      </w:rPr>
    </w:lvl>
    <w:lvl w:ilvl="6">
      <w:start w:val="1"/>
      <w:numFmt w:val="decimal"/>
      <w:lvlText w:val="%1.%2.%3.%4.%5.%6.%7"/>
      <w:lvlJc w:val="left"/>
      <w:pPr>
        <w:ind w:left="1800" w:hanging="1800"/>
      </w:pPr>
      <w:rPr>
        <w:rFonts w:eastAsiaTheme="minorHAnsi" w:cstheme="minorBidi" w:hint="default"/>
        <w:b w:val="0"/>
        <w:color w:val="auto"/>
        <w:sz w:val="24"/>
      </w:rPr>
    </w:lvl>
    <w:lvl w:ilvl="7">
      <w:start w:val="1"/>
      <w:numFmt w:val="decimal"/>
      <w:lvlText w:val="%1.%2.%3.%4.%5.%6.%7.%8"/>
      <w:lvlJc w:val="left"/>
      <w:pPr>
        <w:ind w:left="1800" w:hanging="1800"/>
      </w:pPr>
      <w:rPr>
        <w:rFonts w:eastAsiaTheme="minorHAnsi" w:cstheme="minorBidi" w:hint="default"/>
        <w:b w:val="0"/>
        <w:color w:val="auto"/>
        <w:sz w:val="24"/>
      </w:rPr>
    </w:lvl>
    <w:lvl w:ilvl="8">
      <w:start w:val="1"/>
      <w:numFmt w:val="decimal"/>
      <w:lvlText w:val="%1.%2.%3.%4.%5.%6.%7.%8.%9"/>
      <w:lvlJc w:val="left"/>
      <w:pPr>
        <w:ind w:left="2160" w:hanging="2160"/>
      </w:pPr>
      <w:rPr>
        <w:rFonts w:eastAsiaTheme="minorHAnsi" w:cstheme="minorBidi" w:hint="default"/>
        <w:b w:val="0"/>
        <w:color w:val="auto"/>
        <w:sz w:val="24"/>
      </w:rPr>
    </w:lvl>
  </w:abstractNum>
  <w:abstractNum w:abstractNumId="32" w15:restartNumberingAfterBreak="0">
    <w:nsid w:val="5EE307D5"/>
    <w:multiLevelType w:val="multilevel"/>
    <w:tmpl w:val="3D58C26E"/>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63ED471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695B124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6B5F6B5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6" w15:restartNumberingAfterBreak="0">
    <w:nsid w:val="6D0A694D"/>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6D1875B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8" w15:restartNumberingAfterBreak="0">
    <w:nsid w:val="6D482D1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9" w15:restartNumberingAfterBreak="0">
    <w:nsid w:val="6DDF461A"/>
    <w:multiLevelType w:val="hybridMultilevel"/>
    <w:tmpl w:val="4B1610D4"/>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40" w15:restartNumberingAfterBreak="0">
    <w:nsid w:val="73B06A3E"/>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1" w15:restartNumberingAfterBreak="0">
    <w:nsid w:val="7754304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2" w15:restartNumberingAfterBreak="0">
    <w:nsid w:val="7F510A8D"/>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3" w15:restartNumberingAfterBreak="0">
    <w:nsid w:val="7FB76D76"/>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26"/>
  </w:num>
  <w:num w:numId="2">
    <w:abstractNumId w:val="32"/>
  </w:num>
  <w:num w:numId="3">
    <w:abstractNumId w:val="21"/>
  </w:num>
  <w:num w:numId="4">
    <w:abstractNumId w:val="31"/>
  </w:num>
  <w:num w:numId="5">
    <w:abstractNumId w:val="7"/>
  </w:num>
  <w:num w:numId="6">
    <w:abstractNumId w:val="14"/>
  </w:num>
  <w:num w:numId="7">
    <w:abstractNumId w:val="15"/>
  </w:num>
  <w:num w:numId="8">
    <w:abstractNumId w:val="42"/>
  </w:num>
  <w:num w:numId="9">
    <w:abstractNumId w:val="38"/>
  </w:num>
  <w:num w:numId="10">
    <w:abstractNumId w:val="20"/>
  </w:num>
  <w:num w:numId="11">
    <w:abstractNumId w:val="36"/>
  </w:num>
  <w:num w:numId="12">
    <w:abstractNumId w:val="2"/>
  </w:num>
  <w:num w:numId="13">
    <w:abstractNumId w:val="33"/>
  </w:num>
  <w:num w:numId="14">
    <w:abstractNumId w:val="30"/>
  </w:num>
  <w:num w:numId="15">
    <w:abstractNumId w:val="40"/>
  </w:num>
  <w:num w:numId="16">
    <w:abstractNumId w:val="3"/>
  </w:num>
  <w:num w:numId="17">
    <w:abstractNumId w:val="11"/>
  </w:num>
  <w:num w:numId="18">
    <w:abstractNumId w:val="6"/>
  </w:num>
  <w:num w:numId="19">
    <w:abstractNumId w:val="24"/>
  </w:num>
  <w:num w:numId="20">
    <w:abstractNumId w:val="12"/>
  </w:num>
  <w:num w:numId="21">
    <w:abstractNumId w:val="37"/>
  </w:num>
  <w:num w:numId="22">
    <w:abstractNumId w:val="23"/>
  </w:num>
  <w:num w:numId="23">
    <w:abstractNumId w:val="4"/>
  </w:num>
  <w:num w:numId="24">
    <w:abstractNumId w:val="34"/>
  </w:num>
  <w:num w:numId="25">
    <w:abstractNumId w:val="29"/>
  </w:num>
  <w:num w:numId="26">
    <w:abstractNumId w:val="41"/>
  </w:num>
  <w:num w:numId="27">
    <w:abstractNumId w:val="28"/>
  </w:num>
  <w:num w:numId="28">
    <w:abstractNumId w:val="43"/>
  </w:num>
  <w:num w:numId="29">
    <w:abstractNumId w:val="35"/>
  </w:num>
  <w:num w:numId="30">
    <w:abstractNumId w:val="1"/>
  </w:num>
  <w:num w:numId="31">
    <w:abstractNumId w:val="17"/>
  </w:num>
  <w:num w:numId="32">
    <w:abstractNumId w:val="19"/>
  </w:num>
  <w:num w:numId="33">
    <w:abstractNumId w:val="10"/>
  </w:num>
  <w:num w:numId="34">
    <w:abstractNumId w:val="18"/>
  </w:num>
  <w:num w:numId="35">
    <w:abstractNumId w:val="0"/>
  </w:num>
  <w:num w:numId="36">
    <w:abstractNumId w:val="27"/>
  </w:num>
  <w:num w:numId="37">
    <w:abstractNumId w:val="5"/>
  </w:num>
  <w:num w:numId="38">
    <w:abstractNumId w:val="13"/>
  </w:num>
  <w:num w:numId="39">
    <w:abstractNumId w:val="22"/>
  </w:num>
  <w:num w:numId="40">
    <w:abstractNumId w:val="8"/>
  </w:num>
  <w:num w:numId="41">
    <w:abstractNumId w:val="39"/>
  </w:num>
  <w:num w:numId="42">
    <w:abstractNumId w:val="16"/>
  </w:num>
  <w:num w:numId="43">
    <w:abstractNumId w:val="9"/>
  </w:num>
  <w:num w:numId="4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404A"/>
    <w:rsid w:val="00006E14"/>
    <w:rsid w:val="00012ADF"/>
    <w:rsid w:val="00014C9A"/>
    <w:rsid w:val="0001515D"/>
    <w:rsid w:val="00016969"/>
    <w:rsid w:val="00017626"/>
    <w:rsid w:val="000214B4"/>
    <w:rsid w:val="000240F2"/>
    <w:rsid w:val="0003160E"/>
    <w:rsid w:val="00031C65"/>
    <w:rsid w:val="0003320E"/>
    <w:rsid w:val="00040B45"/>
    <w:rsid w:val="000428D5"/>
    <w:rsid w:val="00044DC6"/>
    <w:rsid w:val="00063550"/>
    <w:rsid w:val="00063F4B"/>
    <w:rsid w:val="00073489"/>
    <w:rsid w:val="00075B34"/>
    <w:rsid w:val="00091287"/>
    <w:rsid w:val="000946AB"/>
    <w:rsid w:val="000A5087"/>
    <w:rsid w:val="000A7687"/>
    <w:rsid w:val="000B2F6B"/>
    <w:rsid w:val="000B472E"/>
    <w:rsid w:val="000C001D"/>
    <w:rsid w:val="000C74BB"/>
    <w:rsid w:val="000D6C5E"/>
    <w:rsid w:val="000E13C5"/>
    <w:rsid w:val="000E3BCF"/>
    <w:rsid w:val="000F5854"/>
    <w:rsid w:val="00100823"/>
    <w:rsid w:val="00111FBE"/>
    <w:rsid w:val="00115B22"/>
    <w:rsid w:val="00116408"/>
    <w:rsid w:val="0012373D"/>
    <w:rsid w:val="00130507"/>
    <w:rsid w:val="00132E5B"/>
    <w:rsid w:val="00134B1F"/>
    <w:rsid w:val="00135E5A"/>
    <w:rsid w:val="00142F9A"/>
    <w:rsid w:val="001514B8"/>
    <w:rsid w:val="00155F67"/>
    <w:rsid w:val="001571F8"/>
    <w:rsid w:val="00165911"/>
    <w:rsid w:val="00166164"/>
    <w:rsid w:val="00167CD6"/>
    <w:rsid w:val="00172D38"/>
    <w:rsid w:val="00174CDB"/>
    <w:rsid w:val="00177A47"/>
    <w:rsid w:val="00177CB7"/>
    <w:rsid w:val="0018407F"/>
    <w:rsid w:val="0018529E"/>
    <w:rsid w:val="0018782C"/>
    <w:rsid w:val="00195C2C"/>
    <w:rsid w:val="00196E2A"/>
    <w:rsid w:val="001979FC"/>
    <w:rsid w:val="001A5DE8"/>
    <w:rsid w:val="001A725B"/>
    <w:rsid w:val="001B165A"/>
    <w:rsid w:val="001B5271"/>
    <w:rsid w:val="001C4379"/>
    <w:rsid w:val="001C4D02"/>
    <w:rsid w:val="001C7BAD"/>
    <w:rsid w:val="001D0248"/>
    <w:rsid w:val="001D6D8F"/>
    <w:rsid w:val="001E232E"/>
    <w:rsid w:val="001E3847"/>
    <w:rsid w:val="001E7BC1"/>
    <w:rsid w:val="001E7F2B"/>
    <w:rsid w:val="001F41CD"/>
    <w:rsid w:val="00202320"/>
    <w:rsid w:val="00204060"/>
    <w:rsid w:val="00204CE2"/>
    <w:rsid w:val="002137F7"/>
    <w:rsid w:val="00213B8D"/>
    <w:rsid w:val="002158A2"/>
    <w:rsid w:val="00232B37"/>
    <w:rsid w:val="002341FF"/>
    <w:rsid w:val="00241997"/>
    <w:rsid w:val="00246EBF"/>
    <w:rsid w:val="002541E6"/>
    <w:rsid w:val="002541E7"/>
    <w:rsid w:val="002576C8"/>
    <w:rsid w:val="00260A8C"/>
    <w:rsid w:val="0026730C"/>
    <w:rsid w:val="002730BC"/>
    <w:rsid w:val="00276565"/>
    <w:rsid w:val="0028196C"/>
    <w:rsid w:val="002830EC"/>
    <w:rsid w:val="00286259"/>
    <w:rsid w:val="00291AF5"/>
    <w:rsid w:val="00296CFA"/>
    <w:rsid w:val="002A6B98"/>
    <w:rsid w:val="002B0C51"/>
    <w:rsid w:val="002B468E"/>
    <w:rsid w:val="002B5410"/>
    <w:rsid w:val="002C5495"/>
    <w:rsid w:val="002D302B"/>
    <w:rsid w:val="002D46DE"/>
    <w:rsid w:val="002E5D69"/>
    <w:rsid w:val="002E5E34"/>
    <w:rsid w:val="002F0987"/>
    <w:rsid w:val="00314996"/>
    <w:rsid w:val="003200C9"/>
    <w:rsid w:val="003374B7"/>
    <w:rsid w:val="003444D7"/>
    <w:rsid w:val="00352C66"/>
    <w:rsid w:val="0035692D"/>
    <w:rsid w:val="00356DE5"/>
    <w:rsid w:val="00360268"/>
    <w:rsid w:val="00362BF8"/>
    <w:rsid w:val="0036748D"/>
    <w:rsid w:val="00372D50"/>
    <w:rsid w:val="00377303"/>
    <w:rsid w:val="00382DFF"/>
    <w:rsid w:val="00385969"/>
    <w:rsid w:val="00386F89"/>
    <w:rsid w:val="00391CF2"/>
    <w:rsid w:val="00394170"/>
    <w:rsid w:val="003A05BB"/>
    <w:rsid w:val="003A7335"/>
    <w:rsid w:val="003A7914"/>
    <w:rsid w:val="003C65ED"/>
    <w:rsid w:val="003D11FF"/>
    <w:rsid w:val="003D6B94"/>
    <w:rsid w:val="003F0FB2"/>
    <w:rsid w:val="003F28DE"/>
    <w:rsid w:val="003F6090"/>
    <w:rsid w:val="003F7D6A"/>
    <w:rsid w:val="00401E20"/>
    <w:rsid w:val="004022FD"/>
    <w:rsid w:val="004032A0"/>
    <w:rsid w:val="00404B4E"/>
    <w:rsid w:val="00406B5D"/>
    <w:rsid w:val="004110AB"/>
    <w:rsid w:val="004160BF"/>
    <w:rsid w:val="00425A63"/>
    <w:rsid w:val="004410DF"/>
    <w:rsid w:val="00442940"/>
    <w:rsid w:val="00444F7A"/>
    <w:rsid w:val="00445301"/>
    <w:rsid w:val="00446935"/>
    <w:rsid w:val="00453442"/>
    <w:rsid w:val="0046158D"/>
    <w:rsid w:val="00471CEE"/>
    <w:rsid w:val="004742A1"/>
    <w:rsid w:val="00485ED7"/>
    <w:rsid w:val="00486378"/>
    <w:rsid w:val="00487856"/>
    <w:rsid w:val="004B10A9"/>
    <w:rsid w:val="004B23EF"/>
    <w:rsid w:val="004C3DF6"/>
    <w:rsid w:val="004D4386"/>
    <w:rsid w:val="004D442F"/>
    <w:rsid w:val="004D65B3"/>
    <w:rsid w:val="004D67D2"/>
    <w:rsid w:val="004D7946"/>
    <w:rsid w:val="004E5CC3"/>
    <w:rsid w:val="004F2878"/>
    <w:rsid w:val="00505601"/>
    <w:rsid w:val="0050632F"/>
    <w:rsid w:val="00511ADE"/>
    <w:rsid w:val="00534E7C"/>
    <w:rsid w:val="005353F0"/>
    <w:rsid w:val="00537A63"/>
    <w:rsid w:val="00543C92"/>
    <w:rsid w:val="00557C1A"/>
    <w:rsid w:val="005B22AE"/>
    <w:rsid w:val="005B4692"/>
    <w:rsid w:val="005C4777"/>
    <w:rsid w:val="005D0711"/>
    <w:rsid w:val="005D37E3"/>
    <w:rsid w:val="005E2AF7"/>
    <w:rsid w:val="005E2F0C"/>
    <w:rsid w:val="005F06B3"/>
    <w:rsid w:val="005F0AAF"/>
    <w:rsid w:val="005F14DE"/>
    <w:rsid w:val="005F20F9"/>
    <w:rsid w:val="005F2235"/>
    <w:rsid w:val="005F33FF"/>
    <w:rsid w:val="005F5B5F"/>
    <w:rsid w:val="00601EC3"/>
    <w:rsid w:val="00603156"/>
    <w:rsid w:val="006130AC"/>
    <w:rsid w:val="006149F9"/>
    <w:rsid w:val="00623B3A"/>
    <w:rsid w:val="00624EE8"/>
    <w:rsid w:val="006251B7"/>
    <w:rsid w:val="00625EBA"/>
    <w:rsid w:val="00634EEA"/>
    <w:rsid w:val="00644D5F"/>
    <w:rsid w:val="00646D51"/>
    <w:rsid w:val="006472EE"/>
    <w:rsid w:val="006513A5"/>
    <w:rsid w:val="006513FA"/>
    <w:rsid w:val="006517EC"/>
    <w:rsid w:val="00652507"/>
    <w:rsid w:val="00666427"/>
    <w:rsid w:val="0067771F"/>
    <w:rsid w:val="006813D2"/>
    <w:rsid w:val="00687DD4"/>
    <w:rsid w:val="006956B0"/>
    <w:rsid w:val="006A14A2"/>
    <w:rsid w:val="006B0287"/>
    <w:rsid w:val="006B0A74"/>
    <w:rsid w:val="006B72B4"/>
    <w:rsid w:val="006C3326"/>
    <w:rsid w:val="006D2468"/>
    <w:rsid w:val="006D3B72"/>
    <w:rsid w:val="006D51E7"/>
    <w:rsid w:val="006E5733"/>
    <w:rsid w:val="006F3E6F"/>
    <w:rsid w:val="00702EF5"/>
    <w:rsid w:val="00706BC7"/>
    <w:rsid w:val="00707CB6"/>
    <w:rsid w:val="00715386"/>
    <w:rsid w:val="00716956"/>
    <w:rsid w:val="00716ADD"/>
    <w:rsid w:val="00717433"/>
    <w:rsid w:val="00726497"/>
    <w:rsid w:val="007459AF"/>
    <w:rsid w:val="00747394"/>
    <w:rsid w:val="00751B01"/>
    <w:rsid w:val="0076174E"/>
    <w:rsid w:val="00762EC0"/>
    <w:rsid w:val="00772100"/>
    <w:rsid w:val="00773039"/>
    <w:rsid w:val="0077483D"/>
    <w:rsid w:val="0077513A"/>
    <w:rsid w:val="007803C6"/>
    <w:rsid w:val="00782F16"/>
    <w:rsid w:val="00784AD8"/>
    <w:rsid w:val="0078641A"/>
    <w:rsid w:val="0078741A"/>
    <w:rsid w:val="007A44A4"/>
    <w:rsid w:val="007B0790"/>
    <w:rsid w:val="007B73FE"/>
    <w:rsid w:val="007C3FAD"/>
    <w:rsid w:val="007D0731"/>
    <w:rsid w:val="007D347C"/>
    <w:rsid w:val="007F5E58"/>
    <w:rsid w:val="00800915"/>
    <w:rsid w:val="008036DE"/>
    <w:rsid w:val="00804899"/>
    <w:rsid w:val="00810C8B"/>
    <w:rsid w:val="00810FE6"/>
    <w:rsid w:val="0081136C"/>
    <w:rsid w:val="008166B9"/>
    <w:rsid w:val="0082156C"/>
    <w:rsid w:val="00824F09"/>
    <w:rsid w:val="0082622F"/>
    <w:rsid w:val="0083110E"/>
    <w:rsid w:val="00831394"/>
    <w:rsid w:val="008327AD"/>
    <w:rsid w:val="00832B5C"/>
    <w:rsid w:val="00851D5C"/>
    <w:rsid w:val="00857B1F"/>
    <w:rsid w:val="00857CA4"/>
    <w:rsid w:val="00863611"/>
    <w:rsid w:val="00866E3A"/>
    <w:rsid w:val="0087544B"/>
    <w:rsid w:val="00875CBF"/>
    <w:rsid w:val="008810E7"/>
    <w:rsid w:val="00882305"/>
    <w:rsid w:val="008854FE"/>
    <w:rsid w:val="00885674"/>
    <w:rsid w:val="00887FAE"/>
    <w:rsid w:val="008903BE"/>
    <w:rsid w:val="00891571"/>
    <w:rsid w:val="00897BCD"/>
    <w:rsid w:val="008A0D7A"/>
    <w:rsid w:val="008A7CD5"/>
    <w:rsid w:val="008B0C82"/>
    <w:rsid w:val="008B24D8"/>
    <w:rsid w:val="008B5331"/>
    <w:rsid w:val="008B53D0"/>
    <w:rsid w:val="008C3626"/>
    <w:rsid w:val="008D7EB8"/>
    <w:rsid w:val="008E6ECA"/>
    <w:rsid w:val="008F4F3B"/>
    <w:rsid w:val="00900409"/>
    <w:rsid w:val="00900EB0"/>
    <w:rsid w:val="00901CA8"/>
    <w:rsid w:val="00921243"/>
    <w:rsid w:val="0092649A"/>
    <w:rsid w:val="00926DE0"/>
    <w:rsid w:val="009308D5"/>
    <w:rsid w:val="00931005"/>
    <w:rsid w:val="0093185F"/>
    <w:rsid w:val="00933695"/>
    <w:rsid w:val="00935F83"/>
    <w:rsid w:val="00936F5B"/>
    <w:rsid w:val="00947333"/>
    <w:rsid w:val="00953EC9"/>
    <w:rsid w:val="0095538D"/>
    <w:rsid w:val="009622D4"/>
    <w:rsid w:val="00970DA5"/>
    <w:rsid w:val="009847E0"/>
    <w:rsid w:val="00990D9F"/>
    <w:rsid w:val="00997A23"/>
    <w:rsid w:val="009B120B"/>
    <w:rsid w:val="009C0870"/>
    <w:rsid w:val="009C08C6"/>
    <w:rsid w:val="009C1B29"/>
    <w:rsid w:val="009C717C"/>
    <w:rsid w:val="009D0DA8"/>
    <w:rsid w:val="009D0FD7"/>
    <w:rsid w:val="009D2F22"/>
    <w:rsid w:val="009D7219"/>
    <w:rsid w:val="009D78B9"/>
    <w:rsid w:val="009E12CE"/>
    <w:rsid w:val="009E5E41"/>
    <w:rsid w:val="009F38A6"/>
    <w:rsid w:val="009F79AE"/>
    <w:rsid w:val="00A0269D"/>
    <w:rsid w:val="00A35735"/>
    <w:rsid w:val="00A37C21"/>
    <w:rsid w:val="00A4150B"/>
    <w:rsid w:val="00A44BF0"/>
    <w:rsid w:val="00A5047F"/>
    <w:rsid w:val="00A578E5"/>
    <w:rsid w:val="00A62581"/>
    <w:rsid w:val="00A77DBC"/>
    <w:rsid w:val="00A77DF4"/>
    <w:rsid w:val="00A84349"/>
    <w:rsid w:val="00A86A88"/>
    <w:rsid w:val="00A9327E"/>
    <w:rsid w:val="00AA2182"/>
    <w:rsid w:val="00AA2420"/>
    <w:rsid w:val="00AA4603"/>
    <w:rsid w:val="00AA7A8E"/>
    <w:rsid w:val="00AB6E5D"/>
    <w:rsid w:val="00AC1C17"/>
    <w:rsid w:val="00AC2A19"/>
    <w:rsid w:val="00AC3DD8"/>
    <w:rsid w:val="00AD327E"/>
    <w:rsid w:val="00AD59E1"/>
    <w:rsid w:val="00AE203D"/>
    <w:rsid w:val="00B04C4C"/>
    <w:rsid w:val="00B0650C"/>
    <w:rsid w:val="00B1580B"/>
    <w:rsid w:val="00B1747F"/>
    <w:rsid w:val="00B211D7"/>
    <w:rsid w:val="00B2326A"/>
    <w:rsid w:val="00B300CF"/>
    <w:rsid w:val="00B36F18"/>
    <w:rsid w:val="00B50596"/>
    <w:rsid w:val="00B5626F"/>
    <w:rsid w:val="00B67115"/>
    <w:rsid w:val="00B71421"/>
    <w:rsid w:val="00B73BAB"/>
    <w:rsid w:val="00B755D4"/>
    <w:rsid w:val="00B77166"/>
    <w:rsid w:val="00B82F82"/>
    <w:rsid w:val="00B83871"/>
    <w:rsid w:val="00B94AC5"/>
    <w:rsid w:val="00B9571A"/>
    <w:rsid w:val="00BA73BA"/>
    <w:rsid w:val="00BA7B7F"/>
    <w:rsid w:val="00BB176E"/>
    <w:rsid w:val="00BB4A9F"/>
    <w:rsid w:val="00BB759B"/>
    <w:rsid w:val="00BC1FDF"/>
    <w:rsid w:val="00BC2518"/>
    <w:rsid w:val="00BD24AC"/>
    <w:rsid w:val="00BD37D1"/>
    <w:rsid w:val="00BD51D9"/>
    <w:rsid w:val="00BE3DBB"/>
    <w:rsid w:val="00BE53E4"/>
    <w:rsid w:val="00BE53FE"/>
    <w:rsid w:val="00BE60BC"/>
    <w:rsid w:val="00BF243F"/>
    <w:rsid w:val="00BF6ABB"/>
    <w:rsid w:val="00BF79ED"/>
    <w:rsid w:val="00C00586"/>
    <w:rsid w:val="00C05764"/>
    <w:rsid w:val="00C05F62"/>
    <w:rsid w:val="00C063BA"/>
    <w:rsid w:val="00C11E5E"/>
    <w:rsid w:val="00C129AF"/>
    <w:rsid w:val="00C14781"/>
    <w:rsid w:val="00C15B1D"/>
    <w:rsid w:val="00C4167F"/>
    <w:rsid w:val="00C477E1"/>
    <w:rsid w:val="00C5077C"/>
    <w:rsid w:val="00C54835"/>
    <w:rsid w:val="00C657F0"/>
    <w:rsid w:val="00C74936"/>
    <w:rsid w:val="00C77B13"/>
    <w:rsid w:val="00CA3752"/>
    <w:rsid w:val="00CA78A9"/>
    <w:rsid w:val="00CB0A46"/>
    <w:rsid w:val="00CB27B9"/>
    <w:rsid w:val="00CB5CCA"/>
    <w:rsid w:val="00CB66CF"/>
    <w:rsid w:val="00CC0029"/>
    <w:rsid w:val="00CC4F1F"/>
    <w:rsid w:val="00CD05BB"/>
    <w:rsid w:val="00CF2D71"/>
    <w:rsid w:val="00CF427F"/>
    <w:rsid w:val="00D05EA9"/>
    <w:rsid w:val="00D062C6"/>
    <w:rsid w:val="00D07759"/>
    <w:rsid w:val="00D16959"/>
    <w:rsid w:val="00D2026C"/>
    <w:rsid w:val="00D242AE"/>
    <w:rsid w:val="00D32A76"/>
    <w:rsid w:val="00D32C04"/>
    <w:rsid w:val="00D33FA9"/>
    <w:rsid w:val="00D355E0"/>
    <w:rsid w:val="00D44E40"/>
    <w:rsid w:val="00D53AC1"/>
    <w:rsid w:val="00D55B0D"/>
    <w:rsid w:val="00D55E87"/>
    <w:rsid w:val="00D569DA"/>
    <w:rsid w:val="00D644A0"/>
    <w:rsid w:val="00D64536"/>
    <w:rsid w:val="00D72EC6"/>
    <w:rsid w:val="00D7734C"/>
    <w:rsid w:val="00D80B9D"/>
    <w:rsid w:val="00D8426E"/>
    <w:rsid w:val="00D84D31"/>
    <w:rsid w:val="00D95C36"/>
    <w:rsid w:val="00DA090C"/>
    <w:rsid w:val="00DA0CFC"/>
    <w:rsid w:val="00DB367A"/>
    <w:rsid w:val="00DB3DFA"/>
    <w:rsid w:val="00DC1144"/>
    <w:rsid w:val="00DC5C8C"/>
    <w:rsid w:val="00DC6F37"/>
    <w:rsid w:val="00DD383D"/>
    <w:rsid w:val="00DD47B6"/>
    <w:rsid w:val="00DE7E00"/>
    <w:rsid w:val="00DF4589"/>
    <w:rsid w:val="00E03069"/>
    <w:rsid w:val="00E05B01"/>
    <w:rsid w:val="00E061B6"/>
    <w:rsid w:val="00E072E7"/>
    <w:rsid w:val="00E07ACD"/>
    <w:rsid w:val="00E101CC"/>
    <w:rsid w:val="00E1373E"/>
    <w:rsid w:val="00E15BDA"/>
    <w:rsid w:val="00E2090E"/>
    <w:rsid w:val="00E30775"/>
    <w:rsid w:val="00E35DA3"/>
    <w:rsid w:val="00E43D1E"/>
    <w:rsid w:val="00E47277"/>
    <w:rsid w:val="00E525D3"/>
    <w:rsid w:val="00E61F37"/>
    <w:rsid w:val="00E62C7F"/>
    <w:rsid w:val="00E70630"/>
    <w:rsid w:val="00E733EB"/>
    <w:rsid w:val="00E8651C"/>
    <w:rsid w:val="00EA17FC"/>
    <w:rsid w:val="00EA351C"/>
    <w:rsid w:val="00EA4538"/>
    <w:rsid w:val="00EA5445"/>
    <w:rsid w:val="00EB0D11"/>
    <w:rsid w:val="00EB0D23"/>
    <w:rsid w:val="00EB25A5"/>
    <w:rsid w:val="00EB739A"/>
    <w:rsid w:val="00EC69E5"/>
    <w:rsid w:val="00ED4273"/>
    <w:rsid w:val="00ED6243"/>
    <w:rsid w:val="00EE1450"/>
    <w:rsid w:val="00EE32A8"/>
    <w:rsid w:val="00EF0880"/>
    <w:rsid w:val="00EF217E"/>
    <w:rsid w:val="00EF64CD"/>
    <w:rsid w:val="00F02138"/>
    <w:rsid w:val="00F164C2"/>
    <w:rsid w:val="00F166C8"/>
    <w:rsid w:val="00F20572"/>
    <w:rsid w:val="00F2116D"/>
    <w:rsid w:val="00F270C1"/>
    <w:rsid w:val="00F32D52"/>
    <w:rsid w:val="00F43452"/>
    <w:rsid w:val="00F43E29"/>
    <w:rsid w:val="00F5668D"/>
    <w:rsid w:val="00F57BD4"/>
    <w:rsid w:val="00F60535"/>
    <w:rsid w:val="00F743CE"/>
    <w:rsid w:val="00F74ADE"/>
    <w:rsid w:val="00F82A3A"/>
    <w:rsid w:val="00F846A5"/>
    <w:rsid w:val="00F86B27"/>
    <w:rsid w:val="00F9112D"/>
    <w:rsid w:val="00FA5663"/>
    <w:rsid w:val="00FA58DA"/>
    <w:rsid w:val="00FA6F4F"/>
    <w:rsid w:val="00FB2BE7"/>
    <w:rsid w:val="00FB725D"/>
    <w:rsid w:val="00FB7DB7"/>
    <w:rsid w:val="00FC7200"/>
    <w:rsid w:val="00FC7261"/>
    <w:rsid w:val="00FD0E43"/>
    <w:rsid w:val="00FD1EAF"/>
    <w:rsid w:val="00FD7ED1"/>
    <w:rsid w:val="00FE0DBD"/>
    <w:rsid w:val="00FE1817"/>
    <w:rsid w:val="00FF1FB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EA351C"/>
    <w:rPr>
      <w:color w:val="605E5C"/>
      <w:shd w:val="clear" w:color="auto" w:fill="E1DFDD"/>
    </w:rPr>
  </w:style>
  <w:style w:type="paragraph" w:styleId="Kopfzeile">
    <w:name w:val="header"/>
    <w:basedOn w:val="Standard"/>
    <w:link w:val="KopfzeileZchn"/>
    <w:uiPriority w:val="99"/>
    <w:unhideWhenUsed/>
    <w:rsid w:val="00386F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6F89"/>
    <w:rPr>
      <w:rFonts w:ascii="Arial" w:hAnsi="Arial"/>
      <w:sz w:val="24"/>
    </w:rPr>
  </w:style>
  <w:style w:type="paragraph" w:styleId="Fuzeile">
    <w:name w:val="footer"/>
    <w:basedOn w:val="Standard"/>
    <w:link w:val="FuzeileZchn"/>
    <w:uiPriority w:val="99"/>
    <w:unhideWhenUsed/>
    <w:rsid w:val="00386F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6F89"/>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marketplace.visualstudio.com/items?itemName=cantonios.project-templates"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github.com/microsoft/vscode" TargetMode="Externa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845"/>
    <w:rsid w:val="00063F42"/>
    <w:rsid w:val="001E4AAF"/>
    <w:rsid w:val="003C1F4B"/>
    <w:rsid w:val="0048019C"/>
    <w:rsid w:val="004C6157"/>
    <w:rsid w:val="004D0E81"/>
    <w:rsid w:val="004E0D45"/>
    <w:rsid w:val="00577ABD"/>
    <w:rsid w:val="00776ED2"/>
    <w:rsid w:val="00793F02"/>
    <w:rsid w:val="007C1067"/>
    <w:rsid w:val="008162DD"/>
    <w:rsid w:val="0083164C"/>
    <w:rsid w:val="008A46F3"/>
    <w:rsid w:val="008D6F36"/>
    <w:rsid w:val="00940C0C"/>
    <w:rsid w:val="009760DF"/>
    <w:rsid w:val="00A4744F"/>
    <w:rsid w:val="00AA0DE3"/>
    <w:rsid w:val="00AB2845"/>
    <w:rsid w:val="00AD69D6"/>
    <w:rsid w:val="00B12EDD"/>
    <w:rsid w:val="00BB3C2C"/>
    <w:rsid w:val="00D82033"/>
    <w:rsid w:val="00E07789"/>
    <w:rsid w:val="00E10BD7"/>
    <w:rsid w:val="00E714AC"/>
    <w:rsid w:val="00EC7215"/>
    <w:rsid w:val="00F7756B"/>
    <w:rsid w:val="00FA4911"/>
    <w:rsid w:val="00FD08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B2845"/>
    <w:rPr>
      <w:color w:val="808080"/>
    </w:rPr>
  </w:style>
  <w:style w:type="paragraph" w:customStyle="1" w:styleId="1482F197BCE048888648166FD7FEFB0E">
    <w:name w:val="1482F197BCE048888648166FD7FEFB0E"/>
    <w:rsid w:val="00AB28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A3D10-4A90-4DE8-95D8-3B9F2F7F4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2156</Words>
  <Characters>139586</Characters>
  <Application>Microsoft Office Word</Application>
  <DocSecurity>0</DocSecurity>
  <Lines>1163</Lines>
  <Paragraphs>322</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161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2</cp:revision>
  <cp:lastPrinted>2021-12-06T10:49:00Z</cp:lastPrinted>
  <dcterms:created xsi:type="dcterms:W3CDTF">2022-01-10T16:34:00Z</dcterms:created>
  <dcterms:modified xsi:type="dcterms:W3CDTF">2022-01-10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True</vt:lpwstr>
  </property>
  <property fmtid="{D5CDD505-2E9C-101B-9397-08002B2CF9AE}" pid="6" name="CitaviDocumentProperty_1">
    <vt:lpwstr>6.3.0.0</vt:lpwstr>
  </property>
</Properties>
</file>